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0EDBA4" w14:textId="3A708E30" w:rsidR="003E7CBB" w:rsidRPr="00385806" w:rsidRDefault="00E23111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85806">
        <w:rPr>
          <w:rFonts w:ascii="Times New Roman" w:hAnsi="Times New Roman" w:cs="Times New Roman"/>
          <w:b/>
          <w:sz w:val="24"/>
          <w:szCs w:val="24"/>
        </w:rPr>
        <w:t>V</w:t>
      </w:r>
      <w:r w:rsidR="00960AAE" w:rsidRPr="00385806">
        <w:rPr>
          <w:rFonts w:ascii="Times New Roman" w:hAnsi="Times New Roman" w:cs="Times New Roman"/>
          <w:b/>
          <w:sz w:val="24"/>
          <w:szCs w:val="24"/>
        </w:rPr>
        <w:t>ascul</w:t>
      </w:r>
      <w:r w:rsidR="005665D2" w:rsidRPr="00385806">
        <w:rPr>
          <w:rFonts w:ascii="Times New Roman" w:hAnsi="Times New Roman" w:cs="Times New Roman"/>
          <w:b/>
          <w:sz w:val="24"/>
          <w:szCs w:val="24"/>
        </w:rPr>
        <w:t>ocentric</w:t>
      </w:r>
      <w:proofErr w:type="spellEnd"/>
      <w:r w:rsidR="002B597E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24B85" w:rsidRPr="00385806">
        <w:rPr>
          <w:rFonts w:ascii="Times New Roman" w:hAnsi="Times New Roman" w:cs="Times New Roman"/>
          <w:b/>
          <w:sz w:val="24"/>
          <w:szCs w:val="24"/>
        </w:rPr>
        <w:t xml:space="preserve">axonal </w:t>
      </w:r>
      <w:proofErr w:type="spellStart"/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3E7CBB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b/>
          <w:sz w:val="24"/>
          <w:szCs w:val="24"/>
        </w:rPr>
        <w:t>in</w:t>
      </w:r>
      <w:r w:rsidR="003E7CBB" w:rsidRPr="00385806">
        <w:rPr>
          <w:rFonts w:ascii="Times New Roman" w:hAnsi="Times New Roman" w:cs="Times New Roman"/>
          <w:b/>
          <w:sz w:val="24"/>
          <w:szCs w:val="24"/>
        </w:rPr>
        <w:t xml:space="preserve"> small vessel disease</w:t>
      </w:r>
      <w:r w:rsidR="000A534A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E65AF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10D1200" w14:textId="77777777" w:rsidR="003E7CBB" w:rsidRPr="00385806" w:rsidRDefault="003E7CBB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85AFB70" w14:textId="14013464" w:rsidR="002243E4" w:rsidRPr="00385806" w:rsidRDefault="00C85A12" w:rsidP="008F26F9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385806">
        <w:rPr>
          <w:rFonts w:ascii="Times New Roman" w:hAnsi="Times New Roman" w:cs="Times New Roman"/>
          <w:sz w:val="24"/>
          <w:szCs w:val="24"/>
        </w:rPr>
        <w:t>Adam Anad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BBS</w:t>
      </w:r>
      <w:r w:rsidR="003E7CBB" w:rsidRPr="0038580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85806">
        <w:rPr>
          <w:rFonts w:ascii="Times New Roman" w:hAnsi="Times New Roman" w:cs="Times New Roman"/>
          <w:sz w:val="24"/>
          <w:szCs w:val="24"/>
        </w:rPr>
        <w:t>, Miriam Barker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BBS</w:t>
      </w:r>
      <w:r w:rsidR="003E7CBB" w:rsidRPr="0038580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85806">
        <w:rPr>
          <w:rFonts w:ascii="Times New Roman" w:hAnsi="Times New Roman" w:cs="Times New Roman"/>
          <w:sz w:val="24"/>
          <w:szCs w:val="24"/>
        </w:rPr>
        <w:t xml:space="preserve">, Jessica </w:t>
      </w:r>
      <w:r w:rsidR="006D7800" w:rsidRPr="00385806">
        <w:rPr>
          <w:rFonts w:ascii="Times New Roman" w:hAnsi="Times New Roman" w:cs="Times New Roman"/>
          <w:sz w:val="24"/>
          <w:szCs w:val="24"/>
        </w:rPr>
        <w:t xml:space="preserve">A </w:t>
      </w:r>
      <w:r w:rsidRPr="00385806">
        <w:rPr>
          <w:rFonts w:ascii="Times New Roman" w:hAnsi="Times New Roman" w:cs="Times New Roman"/>
          <w:sz w:val="24"/>
          <w:szCs w:val="24"/>
        </w:rPr>
        <w:t>Katanga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BBS</w:t>
      </w:r>
      <w:r w:rsidR="003E7CBB" w:rsidRPr="0038580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D41C6E" w:rsidRPr="00385806">
        <w:rPr>
          <w:rFonts w:ascii="Times New Roman" w:hAnsi="Times New Roman" w:cs="Times New Roman"/>
          <w:sz w:val="24"/>
          <w:szCs w:val="24"/>
        </w:rPr>
        <w:t>Konstantinos Arfanakis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PhD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 w:rsidR="00D41C6E" w:rsidRPr="00385806">
        <w:rPr>
          <w:rFonts w:ascii="Times New Roman" w:hAnsi="Times New Roman" w:cs="Times New Roman"/>
          <w:sz w:val="24"/>
          <w:szCs w:val="24"/>
        </w:rPr>
        <w:t>, Leslie R Bridges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D</w:t>
      </w:r>
      <w:r w:rsidR="009D2CDC" w:rsidRPr="0038580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D41C6E" w:rsidRPr="00385806">
        <w:rPr>
          <w:rFonts w:ascii="Times New Roman" w:hAnsi="Times New Roman" w:cs="Times New Roman"/>
          <w:sz w:val="24"/>
          <w:szCs w:val="24"/>
        </w:rPr>
        <w:t>, Margaret M Esiri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DM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12175D" w:rsidRPr="00385806">
        <w:rPr>
          <w:rFonts w:ascii="Times New Roman" w:hAnsi="Times New Roman" w:cs="Times New Roman"/>
          <w:sz w:val="24"/>
          <w:szCs w:val="24"/>
        </w:rPr>
        <w:t>Jeremy D Isaacs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PhD</w:t>
      </w:r>
      <w:r w:rsidR="009D2CDC" w:rsidRPr="0038580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2175D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6D7800" w:rsidRPr="00385806">
        <w:rPr>
          <w:rFonts w:ascii="Times New Roman" w:hAnsi="Times New Roman" w:cs="Times New Roman"/>
          <w:sz w:val="24"/>
          <w:szCs w:val="24"/>
        </w:rPr>
        <w:t xml:space="preserve">Sonja </w:t>
      </w:r>
      <w:proofErr w:type="spellStart"/>
      <w:r w:rsidR="006D7800" w:rsidRPr="00385806">
        <w:rPr>
          <w:rFonts w:ascii="Times New Roman" w:hAnsi="Times New Roman" w:cs="Times New Roman"/>
          <w:sz w:val="24"/>
          <w:szCs w:val="24"/>
        </w:rPr>
        <w:t>Prpar</w:t>
      </w:r>
      <w:proofErr w:type="spellEnd"/>
      <w:r w:rsidR="006D7800" w:rsidRPr="00385806">
        <w:rPr>
          <w:rFonts w:ascii="Times New Roman" w:hAnsi="Times New Roman" w:cs="Times New Roman"/>
          <w:sz w:val="24"/>
          <w:szCs w:val="24"/>
        </w:rPr>
        <w:t xml:space="preserve"> Mihevc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PhD</w:t>
      </w:r>
      <w:r w:rsidR="006D7800" w:rsidRPr="00385806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6D7800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Pr="00385806">
        <w:rPr>
          <w:rFonts w:ascii="Times New Roman" w:hAnsi="Times New Roman" w:cs="Times New Roman"/>
          <w:sz w:val="24"/>
          <w:szCs w:val="24"/>
        </w:rPr>
        <w:t>Anthony C Pereira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D</w:t>
      </w:r>
      <w:r w:rsidR="009D2CDC" w:rsidRPr="00385806">
        <w:rPr>
          <w:rFonts w:ascii="Times New Roman" w:hAnsi="Times New Roman" w:cs="Times New Roman"/>
          <w:sz w:val="24"/>
          <w:szCs w:val="24"/>
          <w:vertAlign w:val="superscript"/>
        </w:rPr>
        <w:t>1,3</w:t>
      </w:r>
      <w:r w:rsidRPr="00385806">
        <w:rPr>
          <w:rFonts w:ascii="Times New Roman" w:hAnsi="Times New Roman" w:cs="Times New Roman"/>
          <w:sz w:val="24"/>
          <w:szCs w:val="24"/>
        </w:rPr>
        <w:t>, Julie A Schneider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MD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85806">
        <w:rPr>
          <w:rFonts w:ascii="Times New Roman" w:hAnsi="Times New Roman" w:cs="Times New Roman"/>
          <w:sz w:val="24"/>
          <w:szCs w:val="24"/>
        </w:rPr>
        <w:t>, Atticus H Hainsworth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 PhD</w:t>
      </w:r>
      <w:r w:rsidR="003E7CBB" w:rsidRPr="0038580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2243E4" w:rsidRPr="0038580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3E7CBB" w:rsidRPr="00385806">
        <w:rPr>
          <w:rFonts w:ascii="Times New Roman" w:hAnsi="Times New Roman" w:cs="Times New Roman"/>
          <w:sz w:val="24"/>
          <w:szCs w:val="24"/>
          <w:vertAlign w:val="superscript"/>
        </w:rPr>
        <w:t>,*</w:t>
      </w:r>
    </w:p>
    <w:p w14:paraId="0AEBE213" w14:textId="77777777" w:rsidR="001C5A19" w:rsidRPr="00385806" w:rsidRDefault="001C5A19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19B27B5A" w14:textId="636DEB61" w:rsidR="008B6993" w:rsidRPr="00385806" w:rsidRDefault="003E7CBB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85806">
        <w:rPr>
          <w:rFonts w:ascii="Times New Roman" w:hAnsi="Times New Roman" w:cs="Times New Roman"/>
          <w:sz w:val="24"/>
          <w:szCs w:val="24"/>
        </w:rPr>
        <w:t xml:space="preserve">Molecular and Clinical Sciences Research Institute, St George’s, University of London, London, UK. </w:t>
      </w:r>
    </w:p>
    <w:p w14:paraId="51E1185A" w14:textId="7F592377" w:rsidR="00EC5BD7" w:rsidRPr="00385806" w:rsidRDefault="00EC5BD7" w:rsidP="008F26F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85806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385806">
        <w:rPr>
          <w:rFonts w:ascii="Times New Roman" w:hAnsi="Times New Roman" w:cs="Times New Roman"/>
          <w:bCs/>
          <w:sz w:val="24"/>
          <w:szCs w:val="24"/>
        </w:rPr>
        <w:t>Rush Alzheimer’s Disease Center, Rush University Medical Center, Chicago, IL 60612, USA.</w:t>
      </w:r>
    </w:p>
    <w:p w14:paraId="5155903F" w14:textId="2B92D26D" w:rsidR="008B6993" w:rsidRPr="00385806" w:rsidRDefault="002243E4" w:rsidP="008F26F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85806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915EBA" w:rsidRPr="00385806">
        <w:rPr>
          <w:rFonts w:ascii="Times New Roman" w:hAnsi="Times New Roman" w:cs="Times New Roman"/>
          <w:bCs/>
          <w:sz w:val="24"/>
          <w:szCs w:val="24"/>
        </w:rPr>
        <w:t>Department of Biomedical Engineering, Illinois Institute of Technology,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 Chicago, IL</w:t>
      </w:r>
      <w:r w:rsidR="008B6993" w:rsidRPr="00385806">
        <w:rPr>
          <w:rFonts w:ascii="Times New Roman" w:hAnsi="Times New Roman" w:cs="Times New Roman"/>
          <w:bCs/>
          <w:sz w:val="24"/>
          <w:szCs w:val="24"/>
        </w:rPr>
        <w:t xml:space="preserve"> 60616, USA.</w:t>
      </w:r>
    </w:p>
    <w:p w14:paraId="2435ECDB" w14:textId="77777777" w:rsidR="00FC032C" w:rsidRPr="00385806" w:rsidRDefault="002243E4" w:rsidP="008F26F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8580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bCs/>
          <w:sz w:val="24"/>
          <w:szCs w:val="24"/>
          <w:vertAlign w:val="superscript"/>
        </w:rPr>
        <w:t>4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Cellular Pathology, St George’s University Hospitals NHS Foundation Trust, London, UK. </w:t>
      </w:r>
      <w:r w:rsidRPr="00385806">
        <w:rPr>
          <w:rFonts w:ascii="Times New Roman" w:hAnsi="Times New Roman" w:cs="Times New Roman"/>
          <w:bCs/>
          <w:sz w:val="24"/>
          <w:szCs w:val="24"/>
          <w:vertAlign w:val="superscript"/>
        </w:rPr>
        <w:t>5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Nuffield Department of Clinical Neurosciences, Oxford University, Oxford, UK. </w:t>
      </w:r>
    </w:p>
    <w:p w14:paraId="6526547C" w14:textId="591560F8" w:rsidR="003E7CBB" w:rsidRPr="00385806" w:rsidRDefault="002243E4" w:rsidP="008F26F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3E7CBB" w:rsidRPr="00385806">
        <w:rPr>
          <w:rFonts w:ascii="Times New Roman" w:hAnsi="Times New Roman" w:cs="Times New Roman"/>
          <w:bCs/>
          <w:sz w:val="24"/>
          <w:szCs w:val="24"/>
        </w:rPr>
        <w:t>Neurology, St George’s University Hospitals NHS Foundation Trust, London, UK</w:t>
      </w:r>
    </w:p>
    <w:p w14:paraId="4B27C62D" w14:textId="65238864" w:rsidR="006B295E" w:rsidRPr="00385806" w:rsidRDefault="006D7800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385806">
        <w:rPr>
          <w:rFonts w:ascii="Times New Roman" w:hAnsi="Times New Roman" w:cs="Times New Roman"/>
          <w:sz w:val="24"/>
          <w:szCs w:val="24"/>
        </w:rPr>
        <w:t xml:space="preserve">Institute for Preclinical Sciences, Veterinary Faculty, University of Ljubljana,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Gerbičeva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60, SI-1000, Ljubljana,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Slovenija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>.</w:t>
      </w:r>
    </w:p>
    <w:p w14:paraId="0269A87C" w14:textId="77777777" w:rsidR="003E7CBB" w:rsidRPr="00385806" w:rsidRDefault="003E7CBB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*Correspondence:</w:t>
      </w:r>
      <w:r w:rsidRPr="00385806">
        <w:rPr>
          <w:rFonts w:ascii="Times New Roman" w:hAnsi="Times New Roman" w:cs="Times New Roman"/>
          <w:sz w:val="24"/>
          <w:szCs w:val="24"/>
        </w:rPr>
        <w:t xml:space="preserve"> Dr Atticus H Hainsworth PhD, St George’s University of London, Cranmer Terrace, London, SW17 0RE, United Kingdom.  Tel: +44 208 725 5586 Fax +44 208 725 2950. </w:t>
      </w:r>
    </w:p>
    <w:p w14:paraId="19DDF66E" w14:textId="455E58D4" w:rsidR="005665D2" w:rsidRPr="00385806" w:rsidRDefault="003E7CBB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10" w:history="1">
        <w:r w:rsidR="00915EBA" w:rsidRPr="00385806">
          <w:rPr>
            <w:rStyle w:val="Hyperlink"/>
            <w:sz w:val="24"/>
            <w:szCs w:val="24"/>
          </w:rPr>
          <w:t>ahainsworth@sgul.ac.uk</w:t>
        </w:r>
      </w:hyperlink>
      <w:r w:rsidR="00915EBA" w:rsidRPr="00385806">
        <w:rPr>
          <w:rFonts w:ascii="Times New Roman" w:hAnsi="Times New Roman" w:cs="Times New Roman"/>
          <w:sz w:val="24"/>
          <w:szCs w:val="24"/>
          <w:u w:val="single"/>
        </w:rPr>
        <w:t xml:space="preserve">.    </w:t>
      </w:r>
      <w:r w:rsidRPr="00385806">
        <w:rPr>
          <w:rFonts w:ascii="Times New Roman" w:hAnsi="Times New Roman" w:cs="Times New Roman"/>
          <w:sz w:val="24"/>
          <w:szCs w:val="24"/>
        </w:rPr>
        <w:t>ORCID: orcid.org/0000-0001-7877-8013</w:t>
      </w:r>
    </w:p>
    <w:p w14:paraId="4F82A16B" w14:textId="61776EFE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B2A2B4C" w14:textId="77777777" w:rsidR="001C5A19" w:rsidRPr="00385806" w:rsidRDefault="001C5A19" w:rsidP="008F26F9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38580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 w:type="page"/>
      </w:r>
    </w:p>
    <w:p w14:paraId="551E7277" w14:textId="3F0B9A45" w:rsidR="00283F76" w:rsidRPr="00385806" w:rsidRDefault="00283F76" w:rsidP="008F26F9">
      <w:pPr>
        <w:pStyle w:val="CommentText"/>
        <w:spacing w:line="480" w:lineRule="auto"/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Sources of Funding</w:t>
      </w:r>
    </w:p>
    <w:p w14:paraId="0C1A3386" w14:textId="4C6E7273" w:rsidR="00283F76" w:rsidRPr="00385806" w:rsidRDefault="00283F76" w:rsidP="008F26F9">
      <w:pPr>
        <w:pStyle w:val="CommentText"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zheimer’s Society (UK) (PG146/151), Alzheimer's Drug Discovery Foundation (Project Ref 20140901), Alzheimer’s Research UK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PPG2014A-8) </w:t>
      </w:r>
      <w:r w:rsidR="00E4387F"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nd UK Medical Research Council (</w:t>
      </w:r>
      <w:r w:rsidR="003A6475"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MR/T033371/1</w:t>
      </w:r>
      <w:r w:rsidR="00E4387F"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 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o AHH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National Institute of Neurological Disorders and Stroke (NINDS) (UH3NS100599</w:t>
      </w:r>
      <w:r w:rsidR="0074397B"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UF1NS100599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to KA and JAS. European Regional Development Fund to SPM.</w:t>
      </w:r>
    </w:p>
    <w:p w14:paraId="64374B8F" w14:textId="77777777" w:rsidR="00283F76" w:rsidRPr="00385806" w:rsidRDefault="00283F76" w:rsidP="008F26F9">
      <w:pPr>
        <w:pStyle w:val="CommentText"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5A8969" w14:textId="0ECD3C9F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flict of Interest</w:t>
      </w:r>
    </w:p>
    <w:p w14:paraId="06F8D280" w14:textId="2A2F1CA1" w:rsidR="008E70A3" w:rsidRPr="00385806" w:rsidRDefault="00283F76" w:rsidP="008F26F9">
      <w:pPr>
        <w:pStyle w:val="Body"/>
        <w:spacing w:after="80" w:line="480" w:lineRule="auto"/>
        <w:rPr>
          <w:color w:val="000000" w:themeColor="text1"/>
          <w:lang w:val="en-US"/>
        </w:rPr>
      </w:pPr>
      <w:r w:rsidRPr="00385806">
        <w:rPr>
          <w:color w:val="000000" w:themeColor="text1"/>
          <w:lang w:val="en-US"/>
        </w:rPr>
        <w:t xml:space="preserve">AH Hainsworth has received honoraria from Eli-Lilly and from NIA, he chairs the Vascular Cognitive Disorders PIA within ISTAART and he leads Dementias Platform UK Vascular Experimental Medicine group. </w:t>
      </w:r>
      <w:r w:rsidR="008E70A3" w:rsidRPr="00385806">
        <w:rPr>
          <w:color w:val="000000" w:themeColor="text1"/>
          <w:lang w:val="en-US"/>
        </w:rPr>
        <w:t>JD Isaacs has received conference expenses from Roche.  His institution has received a speaker’s fee from Biogen and an advisory board fee from Roche.</w:t>
      </w:r>
      <w:r w:rsidR="00847E5C" w:rsidRPr="00385806">
        <w:rPr>
          <w:color w:val="000000" w:themeColor="text1"/>
          <w:lang w:val="en-US"/>
        </w:rPr>
        <w:t xml:space="preserve"> </w:t>
      </w:r>
      <w:r w:rsidR="00FF15E2" w:rsidRPr="00385806">
        <w:t xml:space="preserve">Sonja </w:t>
      </w:r>
      <w:proofErr w:type="spellStart"/>
      <w:r w:rsidR="00FF15E2" w:rsidRPr="00385806">
        <w:t>Prpar</w:t>
      </w:r>
      <w:proofErr w:type="spellEnd"/>
      <w:r w:rsidR="00FF15E2" w:rsidRPr="00385806">
        <w:t xml:space="preserve"> Mihevc </w:t>
      </w:r>
      <w:r w:rsidR="00FF15E2" w:rsidRPr="00385806">
        <w:t xml:space="preserve">is an employee of Novartis. </w:t>
      </w:r>
      <w:r w:rsidR="00847E5C" w:rsidRPr="00385806">
        <w:rPr>
          <w:color w:val="000000" w:themeColor="text1"/>
          <w:lang w:val="en-US"/>
        </w:rPr>
        <w:t>All other authors report no relevant conflicts of interest.</w:t>
      </w:r>
    </w:p>
    <w:p w14:paraId="3DEA0068" w14:textId="00C1FDA7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245F6E" w14:textId="77777777" w:rsidR="001C5A19" w:rsidRPr="00385806" w:rsidRDefault="001C5A19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B15D553" w14:textId="7FE040D6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lastRenderedPageBreak/>
        <w:t>Author Contributions</w:t>
      </w:r>
      <w:r w:rsidR="00AA58FE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2E2940B" w14:textId="1A47433A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Adam Anad: data acquisition, </w:t>
      </w:r>
      <w:r w:rsidR="00F366FD" w:rsidRPr="00385806">
        <w:rPr>
          <w:rFonts w:ascii="Times New Roman" w:hAnsi="Times New Roman" w:cs="Times New Roman"/>
          <w:sz w:val="24"/>
          <w:szCs w:val="24"/>
        </w:rPr>
        <w:t>data analysis and interpretation</w:t>
      </w:r>
      <w:r w:rsidRPr="00385806">
        <w:rPr>
          <w:rFonts w:ascii="Times New Roman" w:hAnsi="Times New Roman" w:cs="Times New Roman"/>
          <w:sz w:val="24"/>
          <w:szCs w:val="24"/>
        </w:rPr>
        <w:t>, statistical analysis, drafting the manuscript</w:t>
      </w:r>
      <w:r w:rsidR="00F366FD" w:rsidRPr="00385806">
        <w:rPr>
          <w:rFonts w:ascii="Times New Roman" w:hAnsi="Times New Roman" w:cs="Times New Roman"/>
          <w:sz w:val="24"/>
          <w:szCs w:val="24"/>
        </w:rPr>
        <w:t>, manuscript revision.</w:t>
      </w:r>
    </w:p>
    <w:p w14:paraId="2F7DA49D" w14:textId="57C46746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Miriam Barker: 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study design, </w:t>
      </w:r>
      <w:r w:rsidRPr="00385806">
        <w:rPr>
          <w:rFonts w:ascii="Times New Roman" w:hAnsi="Times New Roman" w:cs="Times New Roman"/>
          <w:sz w:val="24"/>
          <w:szCs w:val="24"/>
        </w:rPr>
        <w:t xml:space="preserve">data acquisition, </w:t>
      </w:r>
      <w:r w:rsidR="00F366FD" w:rsidRPr="00385806">
        <w:rPr>
          <w:rFonts w:ascii="Times New Roman" w:hAnsi="Times New Roman" w:cs="Times New Roman"/>
          <w:sz w:val="24"/>
          <w:szCs w:val="24"/>
        </w:rPr>
        <w:t>data analysis and interpretation.</w:t>
      </w:r>
    </w:p>
    <w:p w14:paraId="313F37D5" w14:textId="32D69D86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Jessica A Katanga: data acquisition, </w:t>
      </w:r>
      <w:r w:rsidR="00F366FD" w:rsidRPr="00385806">
        <w:rPr>
          <w:rFonts w:ascii="Times New Roman" w:hAnsi="Times New Roman" w:cs="Times New Roman"/>
          <w:sz w:val="24"/>
          <w:szCs w:val="24"/>
        </w:rPr>
        <w:t>data analysis and interpretation, manuscript revision.</w:t>
      </w:r>
    </w:p>
    <w:p w14:paraId="2B012BAD" w14:textId="2A886EA9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Konstantinos Arfanakis: 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data acquisition, </w:t>
      </w:r>
      <w:r w:rsidRPr="00385806">
        <w:rPr>
          <w:rFonts w:ascii="Times New Roman" w:hAnsi="Times New Roman" w:cs="Times New Roman"/>
          <w:sz w:val="24"/>
          <w:szCs w:val="24"/>
        </w:rPr>
        <w:t>data analysis and interpretation</w:t>
      </w:r>
      <w:r w:rsidR="00F366FD" w:rsidRPr="00385806">
        <w:rPr>
          <w:rFonts w:ascii="Times New Roman" w:hAnsi="Times New Roman" w:cs="Times New Roman"/>
          <w:sz w:val="24"/>
          <w:szCs w:val="24"/>
        </w:rPr>
        <w:t>, manuscript revision.</w:t>
      </w:r>
    </w:p>
    <w:p w14:paraId="1730BF20" w14:textId="5BC72A5A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Leslie R Bridges: 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study design, </w:t>
      </w:r>
      <w:r w:rsidRPr="00385806">
        <w:rPr>
          <w:rFonts w:ascii="Times New Roman" w:hAnsi="Times New Roman" w:cs="Times New Roman"/>
          <w:sz w:val="24"/>
          <w:szCs w:val="24"/>
        </w:rPr>
        <w:t>data analysis and interpretation, manuscript revision.</w:t>
      </w:r>
    </w:p>
    <w:p w14:paraId="35EF7174" w14:textId="2A11B56A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Margaret M Esiri: 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study design, </w:t>
      </w:r>
      <w:r w:rsidRPr="00385806">
        <w:rPr>
          <w:rFonts w:ascii="Times New Roman" w:hAnsi="Times New Roman" w:cs="Times New Roman"/>
          <w:sz w:val="24"/>
          <w:szCs w:val="24"/>
        </w:rPr>
        <w:t>data acquisition, manuscript revision.</w:t>
      </w:r>
    </w:p>
    <w:p w14:paraId="43262978" w14:textId="7DDC206D" w:rsidR="00F366FD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Jeremy D Isaacs</w:t>
      </w:r>
      <w:r w:rsidR="00F366FD" w:rsidRPr="00385806">
        <w:rPr>
          <w:rFonts w:ascii="Times New Roman" w:hAnsi="Times New Roman" w:cs="Times New Roman"/>
          <w:sz w:val="24"/>
          <w:szCs w:val="24"/>
        </w:rPr>
        <w:t>: data analysis and interpretation, manuscript revision.</w:t>
      </w:r>
    </w:p>
    <w:p w14:paraId="05A496B5" w14:textId="04C0B29F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Sonja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rpar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Mihevc</w:t>
      </w:r>
      <w:r w:rsidR="00F366FD" w:rsidRPr="00385806">
        <w:rPr>
          <w:rFonts w:ascii="Times New Roman" w:hAnsi="Times New Roman" w:cs="Times New Roman"/>
          <w:sz w:val="24"/>
          <w:szCs w:val="24"/>
        </w:rPr>
        <w:t>: data analysis and interpretation, manuscript revision.</w:t>
      </w:r>
    </w:p>
    <w:p w14:paraId="61A38E45" w14:textId="4B42750A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Anthony C Pereira</w:t>
      </w:r>
      <w:r w:rsidR="00F366FD" w:rsidRPr="00385806">
        <w:rPr>
          <w:rFonts w:ascii="Times New Roman" w:hAnsi="Times New Roman" w:cs="Times New Roman"/>
          <w:sz w:val="24"/>
          <w:szCs w:val="24"/>
        </w:rPr>
        <w:t>: data analysis and interpretation, manuscript revision.</w:t>
      </w:r>
    </w:p>
    <w:p w14:paraId="7636E39C" w14:textId="52AE5555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Julie A Schneider: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 data acquisition, manuscript revision.</w:t>
      </w:r>
    </w:p>
    <w:p w14:paraId="593C60C4" w14:textId="74EB8A9A" w:rsidR="00283F76" w:rsidRPr="00385806" w:rsidRDefault="00283F76" w:rsidP="008F26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Atticus Hainsworth: study design, data acquisition, </w:t>
      </w:r>
      <w:r w:rsidR="00F366FD" w:rsidRPr="00385806">
        <w:rPr>
          <w:rFonts w:ascii="Times New Roman" w:hAnsi="Times New Roman" w:cs="Times New Roman"/>
          <w:sz w:val="24"/>
          <w:szCs w:val="24"/>
        </w:rPr>
        <w:t xml:space="preserve">data </w:t>
      </w:r>
      <w:r w:rsidRPr="00385806">
        <w:rPr>
          <w:rFonts w:ascii="Times New Roman" w:hAnsi="Times New Roman" w:cs="Times New Roman"/>
          <w:sz w:val="24"/>
          <w:szCs w:val="24"/>
        </w:rPr>
        <w:t>analysis and interpretation, study supervision and coordination, obtaining funding, manuscript revision.</w:t>
      </w:r>
    </w:p>
    <w:p w14:paraId="1BBD8867" w14:textId="77777777" w:rsidR="002D6D60" w:rsidRPr="00385806" w:rsidRDefault="002D6D60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81F8B56" w14:textId="15A9520D" w:rsidR="00440562" w:rsidRPr="00385806" w:rsidRDefault="00440562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24401783" w14:textId="295A3638" w:rsidR="003E7CBB" w:rsidRPr="00385806" w:rsidRDefault="001544A7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Hlk79400377"/>
      <w:r w:rsidRPr="00385806">
        <w:rPr>
          <w:rFonts w:ascii="Times New Roman" w:hAnsi="Times New Roman" w:cs="Times New Roman"/>
          <w:sz w:val="24"/>
          <w:szCs w:val="24"/>
        </w:rPr>
        <w:t>Cerebral s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mall vessel disease </w:t>
      </w:r>
      <w:r w:rsidR="006B295E" w:rsidRPr="00385806">
        <w:rPr>
          <w:rFonts w:ascii="Times New Roman" w:hAnsi="Times New Roman" w:cs="Times New Roman"/>
          <w:sz w:val="24"/>
          <w:szCs w:val="24"/>
        </w:rPr>
        <w:t xml:space="preserve">(SVD) </w:t>
      </w:r>
      <w:r w:rsidR="00D41C6E" w:rsidRPr="00385806">
        <w:rPr>
          <w:rFonts w:ascii="Times New Roman" w:hAnsi="Times New Roman" w:cs="Times New Roman"/>
          <w:sz w:val="24"/>
          <w:szCs w:val="24"/>
        </w:rPr>
        <w:t>cause</w:t>
      </w:r>
      <w:r w:rsidR="00F24B85" w:rsidRPr="00385806">
        <w:rPr>
          <w:rFonts w:ascii="Times New Roman" w:hAnsi="Times New Roman" w:cs="Times New Roman"/>
          <w:sz w:val="24"/>
          <w:szCs w:val="24"/>
        </w:rPr>
        <w:t>s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 lacunar stroke and vascular cognitive impairment in older people. The pathogenic pathway</w:t>
      </w:r>
      <w:r w:rsidR="00066FB5" w:rsidRPr="00385806">
        <w:rPr>
          <w:rFonts w:ascii="Times New Roman" w:hAnsi="Times New Roman" w:cs="Times New Roman"/>
          <w:sz w:val="24"/>
          <w:szCs w:val="24"/>
        </w:rPr>
        <w:t>s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 from vessel pathology to parenchymal </w:t>
      </w:r>
      <w:r w:rsidR="008B070D" w:rsidRPr="00385806">
        <w:rPr>
          <w:rFonts w:ascii="Times New Roman" w:hAnsi="Times New Roman" w:cs="Times New Roman"/>
          <w:sz w:val="24"/>
          <w:szCs w:val="24"/>
        </w:rPr>
        <w:t>damage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in SVD </w:t>
      </w:r>
      <w:r w:rsidR="00066FB5" w:rsidRPr="00385806">
        <w:rPr>
          <w:rFonts w:ascii="Times New Roman" w:hAnsi="Times New Roman" w:cs="Times New Roman"/>
          <w:sz w:val="24"/>
          <w:szCs w:val="24"/>
        </w:rPr>
        <w:t xml:space="preserve">are </w:t>
      </w:r>
      <w:r w:rsidR="006703C9" w:rsidRPr="00385806">
        <w:rPr>
          <w:rFonts w:ascii="Times New Roman" w:hAnsi="Times New Roman" w:cs="Times New Roman"/>
          <w:sz w:val="24"/>
          <w:szCs w:val="24"/>
        </w:rPr>
        <w:t>un</w:t>
      </w:r>
      <w:r w:rsidR="00D41C6E" w:rsidRPr="00385806">
        <w:rPr>
          <w:rFonts w:ascii="Times New Roman" w:hAnsi="Times New Roman" w:cs="Times New Roman"/>
          <w:sz w:val="24"/>
          <w:szCs w:val="24"/>
        </w:rPr>
        <w:t xml:space="preserve">known. Neurofilaments are axonal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structural </w:t>
      </w:r>
      <w:r w:rsidR="00D41C6E" w:rsidRPr="00385806">
        <w:rPr>
          <w:rFonts w:ascii="Times New Roman" w:hAnsi="Times New Roman" w:cs="Times New Roman"/>
          <w:sz w:val="24"/>
          <w:szCs w:val="24"/>
        </w:rPr>
        <w:t>proteins</w:t>
      </w:r>
      <w:r w:rsidR="00612346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Neurofilament-light </w:t>
      </w:r>
      <w:r w:rsidRPr="0038580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N</w:t>
      </w:r>
      <w:r w:rsidR="00213149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)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is an </w:t>
      </w:r>
      <w:r w:rsidR="003F19EA" w:rsidRPr="00385806">
        <w:rPr>
          <w:rFonts w:ascii="Times New Roman" w:hAnsi="Times New Roman" w:cs="Times New Roman"/>
          <w:sz w:val="24"/>
          <w:szCs w:val="24"/>
        </w:rPr>
        <w:t xml:space="preserve">emerging biomarker for neurological disease.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Here we examined </w:t>
      </w:r>
      <w:r w:rsidR="00066FB5" w:rsidRPr="00385806">
        <w:rPr>
          <w:rFonts w:ascii="Times New Roman" w:hAnsi="Times New Roman" w:cs="Times New Roman"/>
          <w:sz w:val="24"/>
          <w:szCs w:val="24"/>
        </w:rPr>
        <w:t xml:space="preserve">the high molecular weight form </w:t>
      </w:r>
      <w:r w:rsidR="009D459F" w:rsidRPr="00385806">
        <w:rPr>
          <w:rFonts w:ascii="Times New Roman" w:hAnsi="Times New Roman" w:cs="Times New Roman"/>
          <w:sz w:val="24"/>
          <w:szCs w:val="24"/>
        </w:rPr>
        <w:t>neurofilament-heavy (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D459F" w:rsidRPr="00385806">
        <w:rPr>
          <w:rFonts w:ascii="Times New Roman" w:hAnsi="Times New Roman" w:cs="Times New Roman"/>
          <w:sz w:val="24"/>
          <w:szCs w:val="24"/>
        </w:rPr>
        <w:t xml:space="preserve">) and </w:t>
      </w:r>
      <w:r w:rsidR="00F45DDF" w:rsidRPr="00385806">
        <w:rPr>
          <w:rFonts w:ascii="Times New Roman" w:hAnsi="Times New Roman" w:cs="Times New Roman"/>
          <w:sz w:val="24"/>
          <w:szCs w:val="24"/>
        </w:rPr>
        <w:t>quantified</w:t>
      </w:r>
      <w:r w:rsidR="00612346" w:rsidRPr="00385806">
        <w:rPr>
          <w:rFonts w:ascii="Times New Roman" w:hAnsi="Times New Roman" w:cs="Times New Roman"/>
          <w:sz w:val="24"/>
          <w:szCs w:val="24"/>
        </w:rPr>
        <w:t xml:space="preserve"> a </w:t>
      </w:r>
      <w:r w:rsidR="008D071B" w:rsidRPr="00385806">
        <w:rPr>
          <w:rFonts w:ascii="Times New Roman" w:hAnsi="Times New Roman" w:cs="Times New Roman"/>
          <w:sz w:val="24"/>
          <w:szCs w:val="24"/>
        </w:rPr>
        <w:t xml:space="preserve">characteristic pattern of peri-arterial </w:t>
      </w:r>
      <w:r w:rsidR="009D459F" w:rsidRPr="0038580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9D459F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9D459F" w:rsidRPr="00385806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D459F" w:rsidRPr="00385806">
        <w:rPr>
          <w:rFonts w:ascii="Times New Roman" w:hAnsi="Times New Roman" w:cs="Times New Roman"/>
          <w:sz w:val="24"/>
          <w:szCs w:val="24"/>
        </w:rPr>
        <w:t xml:space="preserve"> labelling. </w:t>
      </w:r>
      <w:r w:rsidR="00F45DDF" w:rsidRPr="00385806">
        <w:rPr>
          <w:rFonts w:ascii="Times New Roman" w:hAnsi="Times New Roman" w:cs="Times New Roman"/>
          <w:sz w:val="24"/>
          <w:szCs w:val="24"/>
        </w:rPr>
        <w:t xml:space="preserve">Subcortical </w:t>
      </w:r>
      <w:r w:rsidRPr="00385806">
        <w:rPr>
          <w:rFonts w:ascii="Times New Roman" w:hAnsi="Times New Roman" w:cs="Times New Roman"/>
          <w:sz w:val="24"/>
          <w:szCs w:val="24"/>
        </w:rPr>
        <w:t xml:space="preserve">frontal and parietal </w:t>
      </w:r>
      <w:r w:rsidR="00F45DDF" w:rsidRPr="00385806">
        <w:rPr>
          <w:rFonts w:ascii="Times New Roman" w:hAnsi="Times New Roman" w:cs="Times New Roman"/>
          <w:sz w:val="24"/>
          <w:szCs w:val="24"/>
        </w:rPr>
        <w:t xml:space="preserve">white matter </w:t>
      </w:r>
      <w:r w:rsidR="007947EA" w:rsidRPr="00385806">
        <w:rPr>
          <w:rFonts w:ascii="Times New Roman" w:hAnsi="Times New Roman" w:cs="Times New Roman"/>
          <w:sz w:val="24"/>
          <w:szCs w:val="24"/>
        </w:rPr>
        <w:t>from young adult controls, aged controls and older people with SVD or severe Alzheimer Disease</w:t>
      </w:r>
      <w:r w:rsidR="007947EA" w:rsidRPr="00385806" w:rsidDel="001544A7">
        <w:rPr>
          <w:rFonts w:ascii="Times New Roman" w:hAnsi="Times New Roman" w:cs="Times New Roman"/>
          <w:sz w:val="24"/>
          <w:szCs w:val="24"/>
        </w:rPr>
        <w:t xml:space="preserve"> </w:t>
      </w:r>
      <w:r w:rsidR="00CF16B5" w:rsidRPr="00385806">
        <w:rPr>
          <w:rFonts w:ascii="Times New Roman" w:hAnsi="Times New Roman" w:cs="Times New Roman"/>
          <w:sz w:val="24"/>
          <w:szCs w:val="24"/>
        </w:rPr>
        <w:t>(N=</w:t>
      </w:r>
      <w:r w:rsidR="00250B65" w:rsidRPr="00385806">
        <w:rPr>
          <w:rFonts w:ascii="Times New Roman" w:hAnsi="Times New Roman" w:cs="Times New Roman"/>
          <w:sz w:val="24"/>
          <w:szCs w:val="24"/>
        </w:rPr>
        <w:t>52</w:t>
      </w:r>
      <w:r w:rsidR="00CF16B5" w:rsidRPr="00385806">
        <w:rPr>
          <w:rFonts w:ascii="Times New Roman" w:hAnsi="Times New Roman" w:cs="Times New Roman"/>
          <w:sz w:val="24"/>
          <w:szCs w:val="24"/>
        </w:rPr>
        <w:t xml:space="preserve">) </w:t>
      </w:r>
      <w:r w:rsidR="006B295E" w:rsidRPr="00385806">
        <w:rPr>
          <w:rFonts w:ascii="Times New Roman" w:hAnsi="Times New Roman" w:cs="Times New Roman"/>
          <w:sz w:val="24"/>
          <w:szCs w:val="24"/>
        </w:rPr>
        <w:t>was immunohistochemically labelled</w:t>
      </w:r>
      <w:r w:rsidRPr="00385806">
        <w:rPr>
          <w:rFonts w:ascii="Times New Roman" w:hAnsi="Times New Roman" w:cs="Times New Roman"/>
          <w:sz w:val="24"/>
          <w:szCs w:val="24"/>
        </w:rPr>
        <w:t xml:space="preserve"> for hyperphosphorylate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>)</w:t>
      </w:r>
      <w:r w:rsidR="00312D8F" w:rsidRPr="00385806">
        <w:rPr>
          <w:rFonts w:ascii="Times New Roman" w:hAnsi="Times New Roman" w:cs="Times New Roman"/>
          <w:sz w:val="24"/>
          <w:szCs w:val="24"/>
        </w:rPr>
        <w:t xml:space="preserve">. Extent of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D459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762DA" w:rsidRPr="00385806">
        <w:rPr>
          <w:rFonts w:ascii="Times New Roman" w:hAnsi="Times New Roman" w:cs="Times New Roman"/>
          <w:sz w:val="24"/>
          <w:szCs w:val="24"/>
        </w:rPr>
        <w:t>immuno</w:t>
      </w:r>
      <w:r w:rsidR="00312D8F" w:rsidRPr="00385806">
        <w:rPr>
          <w:rFonts w:ascii="Times New Roman" w:hAnsi="Times New Roman" w:cs="Times New Roman"/>
          <w:sz w:val="24"/>
          <w:szCs w:val="24"/>
        </w:rPr>
        <w:t>labelling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 and</w:t>
      </w:r>
      <w:r w:rsidR="00312D8F" w:rsidRPr="00385806">
        <w:rPr>
          <w:rFonts w:ascii="Times New Roman" w:hAnsi="Times New Roman" w:cs="Times New Roman"/>
          <w:sz w:val="24"/>
          <w:szCs w:val="24"/>
        </w:rPr>
        <w:t xml:space="preserve"> degree of </w:t>
      </w:r>
      <w:proofErr w:type="spellStart"/>
      <w:r w:rsidR="00312D8F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312D8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066FB5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066FB5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312D8F" w:rsidRPr="00385806">
        <w:rPr>
          <w:rFonts w:ascii="Times New Roman" w:hAnsi="Times New Roman" w:cs="Times New Roman"/>
          <w:sz w:val="24"/>
          <w:szCs w:val="24"/>
        </w:rPr>
        <w:t>were quantified</w:t>
      </w:r>
      <w:r w:rsidR="00066FB5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3B5AD0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3B5AD0" w:rsidRPr="00385806">
        <w:rPr>
          <w:rFonts w:ascii="Times New Roman" w:hAnsi="Times New Roman" w:cs="Times New Roman"/>
          <w:sz w:val="24"/>
          <w:szCs w:val="24"/>
        </w:rPr>
        <w:t xml:space="preserve"> immunolabelling was sparse in young adults but a common finding in older persons (controls, SVD or AD). </w:t>
      </w:r>
      <w:r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3B5AD0" w:rsidRPr="00385806">
        <w:rPr>
          <w:rFonts w:ascii="Times New Roman" w:hAnsi="Times New Roman" w:cs="Times New Roman"/>
          <w:sz w:val="24"/>
          <w:szCs w:val="24"/>
        </w:rPr>
        <w:t xml:space="preserve">was often markedly concentrated around small </w:t>
      </w:r>
      <w:r w:rsidRPr="00385806">
        <w:rPr>
          <w:rFonts w:ascii="Times New Roman" w:hAnsi="Times New Roman" w:cs="Times New Roman"/>
          <w:sz w:val="24"/>
          <w:szCs w:val="24"/>
        </w:rPr>
        <w:t xml:space="preserve">penetrating </w:t>
      </w:r>
      <w:r w:rsidR="003B5AD0" w:rsidRPr="00385806">
        <w:rPr>
          <w:rFonts w:ascii="Times New Roman" w:hAnsi="Times New Roman" w:cs="Times New Roman"/>
          <w:sz w:val="24"/>
          <w:szCs w:val="24"/>
        </w:rPr>
        <w:t xml:space="preserve">arteries. This </w:t>
      </w:r>
      <w:proofErr w:type="spellStart"/>
      <w:r w:rsidR="003B5AD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3B5AD0" w:rsidRPr="00385806">
        <w:rPr>
          <w:rFonts w:ascii="Times New Roman" w:hAnsi="Times New Roman" w:cs="Times New Roman"/>
          <w:sz w:val="24"/>
          <w:szCs w:val="24"/>
        </w:rPr>
        <w:t xml:space="preserve"> feature was more common in older people with SVD than in those with severe AD (P=0.004).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We conclude that axonal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AA2E47" w:rsidRPr="00385806">
        <w:rPr>
          <w:rFonts w:ascii="Times New Roman" w:hAnsi="Times New Roman" w:cs="Times New Roman"/>
          <w:sz w:val="24"/>
          <w:szCs w:val="24"/>
        </w:rPr>
        <w:t xml:space="preserve"> is a feature of </w:t>
      </w:r>
      <w:r w:rsidR="009D459F" w:rsidRPr="00385806">
        <w:rPr>
          <w:rFonts w:ascii="Times New Roman" w:hAnsi="Times New Roman" w:cs="Times New Roman"/>
          <w:sz w:val="24"/>
          <w:szCs w:val="24"/>
        </w:rPr>
        <w:t xml:space="preserve">subcortical white matter in </w:t>
      </w:r>
      <w:r w:rsidR="00AA2E47" w:rsidRPr="00385806">
        <w:rPr>
          <w:rFonts w:ascii="Times New Roman" w:hAnsi="Times New Roman" w:cs="Times New Roman"/>
          <w:sz w:val="24"/>
          <w:szCs w:val="24"/>
        </w:rPr>
        <w:t xml:space="preserve">aged brains.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axonal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is a novel parenchymal lesion that is co-located with SVD arteriopathy and could be a consequence of vessel pathology.</w:t>
      </w:r>
      <w:bookmarkEnd w:id="0"/>
      <w:r w:rsidR="000F7DF3" w:rsidRPr="00385806">
        <w:rPr>
          <w:rFonts w:ascii="Times New Roman" w:hAnsi="Times New Roman" w:cs="Times New Roman"/>
          <w:sz w:val="24"/>
          <w:szCs w:val="24"/>
        </w:rPr>
        <w:t xml:space="preserve"> [</w:t>
      </w:r>
      <w:r w:rsidR="00066FB5" w:rsidRPr="00385806">
        <w:rPr>
          <w:rFonts w:ascii="Times New Roman" w:hAnsi="Times New Roman" w:cs="Times New Roman"/>
          <w:sz w:val="24"/>
          <w:szCs w:val="24"/>
        </w:rPr>
        <w:t>18</w:t>
      </w:r>
      <w:r w:rsidR="00906049" w:rsidRPr="00385806">
        <w:rPr>
          <w:rFonts w:ascii="Times New Roman" w:hAnsi="Times New Roman" w:cs="Times New Roman"/>
          <w:sz w:val="24"/>
          <w:szCs w:val="24"/>
        </w:rPr>
        <w:t>7</w:t>
      </w:r>
      <w:r w:rsidR="00066FB5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24B85" w:rsidRPr="00385806">
        <w:rPr>
          <w:rFonts w:ascii="Times New Roman" w:hAnsi="Times New Roman" w:cs="Times New Roman"/>
          <w:sz w:val="24"/>
          <w:szCs w:val="24"/>
        </w:rPr>
        <w:t xml:space="preserve">&lt; 200 </w:t>
      </w:r>
      <w:r w:rsidR="00AB0AB7" w:rsidRPr="00385806">
        <w:rPr>
          <w:rFonts w:ascii="Times New Roman" w:hAnsi="Times New Roman" w:cs="Times New Roman"/>
          <w:sz w:val="24"/>
          <w:szCs w:val="24"/>
        </w:rPr>
        <w:t>words</w:t>
      </w:r>
      <w:r w:rsidR="000F7DF3" w:rsidRPr="00385806">
        <w:rPr>
          <w:rFonts w:ascii="Times New Roman" w:hAnsi="Times New Roman" w:cs="Times New Roman"/>
          <w:sz w:val="24"/>
          <w:szCs w:val="24"/>
        </w:rPr>
        <w:t>]</w:t>
      </w:r>
    </w:p>
    <w:p w14:paraId="36A07840" w14:textId="77777777" w:rsidR="00AA58FE" w:rsidRPr="00385806" w:rsidRDefault="00AA58FE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F2CD491" w14:textId="21A0F33F" w:rsidR="00B058C3" w:rsidRPr="00385806" w:rsidRDefault="00B058C3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Keywords:</w:t>
      </w:r>
      <w:r w:rsidR="00E2351E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2351E" w:rsidRPr="00385806">
        <w:rPr>
          <w:rFonts w:ascii="Times New Roman" w:hAnsi="Times New Roman" w:cs="Times New Roman"/>
          <w:sz w:val="24"/>
          <w:szCs w:val="24"/>
        </w:rPr>
        <w:t>neurofilaments</w:t>
      </w:r>
      <w:r w:rsidR="001649D4" w:rsidRPr="00385806">
        <w:rPr>
          <w:rFonts w:ascii="Times New Roman" w:hAnsi="Times New Roman" w:cs="Times New Roman"/>
          <w:sz w:val="24"/>
          <w:szCs w:val="24"/>
        </w:rPr>
        <w:t>; brain aging</w:t>
      </w:r>
      <w:r w:rsidR="00E2351E" w:rsidRPr="00385806">
        <w:rPr>
          <w:rFonts w:ascii="Times New Roman" w:hAnsi="Times New Roman" w:cs="Times New Roman"/>
          <w:sz w:val="24"/>
          <w:szCs w:val="24"/>
        </w:rPr>
        <w:t xml:space="preserve">; small vessel disease; </w:t>
      </w:r>
      <w:r w:rsidR="001649D4" w:rsidRPr="00385806">
        <w:rPr>
          <w:rFonts w:ascii="Times New Roman" w:hAnsi="Times New Roman" w:cs="Times New Roman"/>
          <w:sz w:val="24"/>
          <w:szCs w:val="24"/>
        </w:rPr>
        <w:t xml:space="preserve">vascular cognitive impairment; </w:t>
      </w:r>
      <w:r w:rsidR="00E2351E" w:rsidRPr="00385806">
        <w:rPr>
          <w:rFonts w:ascii="Times New Roman" w:hAnsi="Times New Roman" w:cs="Times New Roman"/>
          <w:sz w:val="24"/>
          <w:szCs w:val="24"/>
        </w:rPr>
        <w:t>arteriolosclerosis; Alzheimer disease</w:t>
      </w:r>
    </w:p>
    <w:p w14:paraId="49D2C160" w14:textId="77777777" w:rsidR="002B3D8A" w:rsidRPr="00385806" w:rsidRDefault="002B3D8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br w:type="page"/>
      </w:r>
    </w:p>
    <w:p w14:paraId="35514FF9" w14:textId="77777777" w:rsidR="00C90C4D" w:rsidRPr="00385806" w:rsidRDefault="00C90C4D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211BC39D" w14:textId="1C2CDD57" w:rsidR="00453625" w:rsidRPr="00385806" w:rsidRDefault="001649D4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Cerebral small vessel disease (SVD) is a common vascular lesion in brains of older people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Z2YTwvQXV0aG9yPjxZZWFyPjIwMDk8L1llYXI+PFJl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Z2YTwvQXV0aG9yPjxZZWFyPjIwMDk8L1llYXI+PFJl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-3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SVD affects deep penetrating arteries and is characterized by concentric fibrotic thickening of the arterial wall, with depletion of myocytes and sparing of endothelia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taWU8L0F1dGhvcj48WWVhcj4yMDAyPC9ZZWFyPjxS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taWU8L0F1dGhvcj48WWVhcj4yMDAyPC9ZZWFyPjxS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4-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>. SVD is associated with lacunar stroke</w:t>
      </w:r>
      <w:r w:rsidR="00453625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taWU8L0F1dGhvcj48WWVhcj4yMDAyPC9ZZWFyPjxS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taWU8L0F1dGhvcj48WWVhcj4yMDAyPC9ZZWFyPjxS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3, 4, 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, diffuse white matter lesions (seen as white matter hyperintensities on T2-weighted MRI)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JlcjwvQXV0aG9yPjxZZWFyPjIwMTk8L1llYXI+PFJl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JlcjwvQXV0aG9yPjxZZWFyPjIwMTk8L1llYXI+PFJl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8, 9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 and subcortical microbleeds</w:t>
      </w:r>
      <w:r w:rsidR="00FE3438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M8L1llYXI+PFJl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M8L1llYXI+PFJl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SVD is a common cause of vascular cognitive impairment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MsIDExLCAxMl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lnaG9kYXJvPC9BdXRob3I+PFllYXI+MjAxNzwvWWVhcj48UmVj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MsIDExLCAxMl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lnaG9kYXJvPC9BdXRob3I+PFllYXI+MjAxNzwvWWVhcj48UmVj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3, 11, 1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>. In SVD the molecular mechanisms linking small artery changes with parenchymal lesions are poorly understood. As a result, there are few established molecular biomarkers for SVD, and no targeted therapies.</w:t>
      </w:r>
    </w:p>
    <w:p w14:paraId="00342029" w14:textId="77777777" w:rsidR="008F26F9" w:rsidRPr="00385806" w:rsidRDefault="008F26F9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6E44C0F" w14:textId="56264C33" w:rsidR="00144E6E" w:rsidRPr="00385806" w:rsidRDefault="008C1A38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Neurofilament proteins maintain the shape and mechanical strength of </w:t>
      </w:r>
      <w:r w:rsidR="001649D4" w:rsidRPr="00385806">
        <w:rPr>
          <w:rFonts w:ascii="Times New Roman" w:hAnsi="Times New Roman" w:cs="Times New Roman"/>
          <w:sz w:val="24"/>
          <w:szCs w:val="24"/>
        </w:rPr>
        <w:t xml:space="preserve">nerve </w:t>
      </w:r>
      <w:r w:rsidRPr="00385806">
        <w:rPr>
          <w:rFonts w:ascii="Times New Roman" w:hAnsi="Times New Roman" w:cs="Times New Roman"/>
          <w:sz w:val="24"/>
          <w:szCs w:val="24"/>
        </w:rPr>
        <w:t xml:space="preserve">axons </w:t>
      </w:r>
      <w:r w:rsidR="0056490D" w:rsidRPr="00385806">
        <w:rPr>
          <w:rFonts w:ascii="Times New Roman" w:hAnsi="Times New Roman" w:cs="Times New Roman"/>
          <w:sz w:val="24"/>
          <w:szCs w:val="24"/>
        </w:rPr>
        <w:t xml:space="preserve">and mediate axonal transport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TE2XTwvRGlzcGxheVRleHQ+PHJl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TE2XTwvRGlzcGxheVRleHQ+PHJl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3-1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There are </w:t>
      </w:r>
      <w:r w:rsidR="00B76D3D" w:rsidRPr="00385806">
        <w:rPr>
          <w:rFonts w:ascii="Times New Roman" w:hAnsi="Times New Roman" w:cs="Times New Roman"/>
          <w:sz w:val="24"/>
          <w:szCs w:val="24"/>
        </w:rPr>
        <w:t>three</w:t>
      </w:r>
      <w:r w:rsidRPr="00385806">
        <w:rPr>
          <w:rFonts w:ascii="Times New Roman" w:hAnsi="Times New Roman" w:cs="Times New Roman"/>
          <w:sz w:val="24"/>
          <w:szCs w:val="24"/>
        </w:rPr>
        <w:t xml:space="preserve"> isoforms: neurofilament</w:t>
      </w:r>
      <w:r w:rsidR="001649D4" w:rsidRPr="00385806">
        <w:rPr>
          <w:rFonts w:ascii="Times New Roman" w:hAnsi="Times New Roman" w:cs="Times New Roman"/>
          <w:sz w:val="24"/>
          <w:szCs w:val="24"/>
        </w:rPr>
        <w:t>-</w:t>
      </w:r>
      <w:r w:rsidRPr="00385806">
        <w:rPr>
          <w:rFonts w:ascii="Times New Roman" w:hAnsi="Times New Roman" w:cs="Times New Roman"/>
          <w:sz w:val="24"/>
          <w:szCs w:val="24"/>
        </w:rPr>
        <w:t>light (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1649D4" w:rsidRPr="00385806">
        <w:rPr>
          <w:rFonts w:ascii="Times New Roman" w:hAnsi="Times New Roman" w:cs="Times New Roman"/>
          <w:sz w:val="24"/>
          <w:szCs w:val="24"/>
        </w:rPr>
        <w:t xml:space="preserve">molecular weight: </w:t>
      </w:r>
      <w:r w:rsidRPr="00385806">
        <w:rPr>
          <w:rFonts w:ascii="Times New Roman" w:hAnsi="Times New Roman" w:cs="Times New Roman"/>
          <w:sz w:val="24"/>
          <w:szCs w:val="24"/>
        </w:rPr>
        <w:t xml:space="preserve">68kDa), medium </w:t>
      </w:r>
      <w:r w:rsidR="00B76D3D" w:rsidRPr="0038580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N</w:t>
      </w:r>
      <w:r w:rsidR="004320AF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B76D3D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Pr="00385806">
        <w:rPr>
          <w:rFonts w:ascii="Times New Roman" w:hAnsi="Times New Roman" w:cs="Times New Roman"/>
          <w:sz w:val="24"/>
          <w:szCs w:val="24"/>
        </w:rPr>
        <w:t xml:space="preserve">150kDa) and heavy </w:t>
      </w:r>
      <w:r w:rsidR="00B76D3D" w:rsidRPr="0038580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76D3D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Pr="00385806">
        <w:rPr>
          <w:rFonts w:ascii="Times New Roman" w:hAnsi="Times New Roman" w:cs="Times New Roman"/>
          <w:sz w:val="24"/>
          <w:szCs w:val="24"/>
        </w:rPr>
        <w:t>210-220kDa</w:t>
      </w:r>
      <w:r w:rsidR="001649D4" w:rsidRPr="00385806">
        <w:rPr>
          <w:rFonts w:ascii="Times New Roman" w:hAnsi="Times New Roman" w:cs="Times New Roman"/>
          <w:sz w:val="24"/>
          <w:szCs w:val="24"/>
        </w:rPr>
        <w:t>,</w:t>
      </w:r>
      <w:r w:rsidRPr="00385806">
        <w:rPr>
          <w:rFonts w:ascii="Times New Roman" w:hAnsi="Times New Roman" w:cs="Times New Roman"/>
          <w:sz w:val="24"/>
          <w:szCs w:val="24"/>
        </w:rPr>
        <w:t xml:space="preserve"> depending on </w:t>
      </w:r>
      <w:r w:rsidR="00B76D3D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r w:rsidRPr="00385806">
        <w:rPr>
          <w:rFonts w:ascii="Times New Roman" w:hAnsi="Times New Roman" w:cs="Times New Roman"/>
          <w:sz w:val="24"/>
          <w:szCs w:val="24"/>
        </w:rPr>
        <w:t>degree of phosphorylation)</w:t>
      </w:r>
      <w:r w:rsidR="00144E6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2tlcmxleTwvQXV0aG9yPjxZZWFyPjIwMDM8L1llYXI+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2tlcmxleTwvQXV0aG9yPjxZZWFyPjIwMDM8L1llYXI+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4, 16, 1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="0093239A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6703C9" w:rsidRPr="00385806">
        <w:rPr>
          <w:rFonts w:ascii="Times New Roman" w:hAnsi="Times New Roman" w:cs="Times New Roman"/>
          <w:sz w:val="24"/>
          <w:szCs w:val="24"/>
        </w:rPr>
        <w:t xml:space="preserve">assayed in </w:t>
      </w:r>
      <w:r w:rsidR="00040A3E" w:rsidRPr="00385806">
        <w:rPr>
          <w:rFonts w:ascii="Times New Roman" w:hAnsi="Times New Roman" w:cs="Times New Roman"/>
          <w:sz w:val="24"/>
          <w:szCs w:val="24"/>
        </w:rPr>
        <w:t>cerebrospinal fluid (</w:t>
      </w:r>
      <w:r w:rsidR="00A80D82" w:rsidRPr="00385806">
        <w:rPr>
          <w:rFonts w:ascii="Times New Roman" w:hAnsi="Times New Roman" w:cs="Times New Roman"/>
          <w:sz w:val="24"/>
          <w:szCs w:val="24"/>
        </w:rPr>
        <w:t>CSF</w:t>
      </w:r>
      <w:r w:rsidR="00040A3E" w:rsidRPr="00385806">
        <w:rPr>
          <w:rFonts w:ascii="Times New Roman" w:hAnsi="Times New Roman" w:cs="Times New Roman"/>
          <w:sz w:val="24"/>
          <w:szCs w:val="24"/>
        </w:rPr>
        <w:t>)</w:t>
      </w:r>
      <w:r w:rsidR="00A80D82" w:rsidRPr="00385806">
        <w:rPr>
          <w:rFonts w:ascii="Times New Roman" w:hAnsi="Times New Roman" w:cs="Times New Roman"/>
          <w:sz w:val="24"/>
          <w:szCs w:val="24"/>
        </w:rPr>
        <w:t xml:space="preserve"> and blood</w:t>
      </w:r>
      <w:r w:rsidR="006703C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3239A" w:rsidRPr="00385806">
        <w:rPr>
          <w:rFonts w:ascii="Times New Roman" w:hAnsi="Times New Roman" w:cs="Times New Roman"/>
          <w:sz w:val="24"/>
          <w:szCs w:val="24"/>
        </w:rPr>
        <w:t xml:space="preserve">is becoming established as a quantitative biomarker of neurodegenerative damage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SwgMTgtMjBdPC9EaXNwbGF5VGV4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SwgMTgtMjBdPC9EaXNwbGF5VGV4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5, 18-2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3239A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2E30265F" w14:textId="69BC19D2" w:rsidR="009F502C" w:rsidRPr="00385806" w:rsidRDefault="001649D4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The high molecular weight form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144E6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544772" w:rsidRPr="00385806">
        <w:rPr>
          <w:rFonts w:ascii="Times New Roman" w:hAnsi="Times New Roman" w:cs="Times New Roman"/>
          <w:sz w:val="24"/>
          <w:szCs w:val="24"/>
        </w:rPr>
        <w:t xml:space="preserve">has a C-terminal domain containing multiple </w:t>
      </w:r>
      <w:r w:rsidR="003948E3" w:rsidRPr="00385806">
        <w:rPr>
          <w:rFonts w:ascii="Times New Roman" w:hAnsi="Times New Roman" w:cs="Times New Roman"/>
          <w:sz w:val="24"/>
          <w:szCs w:val="24"/>
        </w:rPr>
        <w:t xml:space="preserve">Lys-Ser-Pro (KSP) </w:t>
      </w:r>
      <w:r w:rsidR="00544772" w:rsidRPr="00385806">
        <w:rPr>
          <w:rFonts w:ascii="Times New Roman" w:hAnsi="Times New Roman" w:cs="Times New Roman"/>
          <w:sz w:val="24"/>
          <w:szCs w:val="24"/>
        </w:rPr>
        <w:t xml:space="preserve">motifs, which are potential phosphorylation site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CAxNCwgMTZdPC9EaXNwbGF5VGV4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CAxNCwgMTZdPC9EaXNwbGF5VGV4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3, 14, 1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544772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Antibodies with high specificity for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 (relative to other neurofilament </w:t>
      </w:r>
      <w:r w:rsidR="00C415B6" w:rsidRPr="00385806">
        <w:rPr>
          <w:rFonts w:ascii="Times New Roman" w:hAnsi="Times New Roman" w:cs="Times New Roman"/>
          <w:sz w:val="24"/>
          <w:szCs w:val="24"/>
        </w:rPr>
        <w:t>types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) have been developed and are the basis of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 detection kits for screening biofluids.  </w:t>
      </w:r>
      <w:r w:rsidR="00A02045" w:rsidRPr="00385806">
        <w:rPr>
          <w:rFonts w:ascii="Times New Roman" w:hAnsi="Times New Roman" w:cs="Times New Roman"/>
          <w:sz w:val="24"/>
          <w:szCs w:val="24"/>
        </w:rPr>
        <w:t xml:space="preserve">The SMI35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VybmJlcmdlcjwvQXV0aG9yPjxZZWFyPjE5ODI8L1ll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VybmJlcmdlcjwvQXV0aG9yPjxZZWFyPjE5ODI8L1ll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7, 21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C9478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A71B4" w:rsidRPr="00385806">
        <w:rPr>
          <w:rFonts w:ascii="Times New Roman" w:hAnsi="Times New Roman" w:cs="Times New Roman"/>
          <w:sz w:val="24"/>
          <w:szCs w:val="24"/>
        </w:rPr>
        <w:t>and RT97</w:t>
      </w:r>
      <w:r w:rsidR="006E634D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son&lt;/Author&gt;&lt;Year&gt;1984&lt;/Year&gt;&lt;RecNum&gt;2471&lt;/RecNum&gt;&lt;DisplayText&gt;[22]&lt;/DisplayText&gt;&lt;record&gt;&lt;rec-number&gt;2471&lt;/rec-number&gt;&lt;foreign-keys&gt;&lt;key app="EN" db-id="90559vz0jafxf3e20v25dreuvfssazz2f292" timestamp="1524063133"&gt;2471&lt;/key&gt;&lt;/foreign-keys&gt;&lt;ref-type name="Journal Article"&gt;17&lt;/ref-type&gt;&lt;contributors&gt;&lt;authors&gt;&lt;author&gt;Lawson, S.N.&lt;/author&gt;&lt;author&gt;Harper, A.A.&lt;/author&gt;&lt;author&gt;Harper, E.I.&lt;/author&gt;&lt;author&gt;Garson, J.A.&lt;/author&gt;&lt;author&gt;Anderton, B.H.&lt;/author&gt;&lt;/authors&gt;&lt;/contributors&gt;&lt;titles&gt;&lt;title&gt;A monoclonal antibody against neurofilament protein specifically labels a subpopulation of rat sensory neurones&lt;/title&gt;&lt;secondary-title&gt;J. Comp Neurol&lt;/secondary-title&gt;&lt;/titles&gt;&lt;periodical&gt;&lt;full-title&gt;J. Comp Neurol&lt;/full-title&gt;&lt;/periodical&gt;&lt;pages&gt;263-272&lt;/pages&gt;&lt;volume&gt;228&lt;/volume&gt;&lt;number&gt;2&lt;/number&gt;&lt;reprint-edition&gt;Not in File&lt;/reprint-edition&gt;&lt;keywords&gt;&lt;keyword&gt;analysis&lt;/keyword&gt;&lt;keyword&gt;Animals&lt;/keyword&gt;&lt;keyword&gt;Antibodies&lt;/keyword&gt;&lt;keyword&gt;Antibodies,Monoclonal&lt;/keyword&gt;&lt;keyword&gt;Association&lt;/keyword&gt;&lt;keyword&gt;Cells&lt;/keyword&gt;&lt;keyword&gt;Central Nervous System&lt;/keyword&gt;&lt;keyword&gt;cytology&lt;/keyword&gt;&lt;keyword&gt;Ganglia&lt;/keyword&gt;&lt;keyword&gt;Ganglia,Spinal&lt;/keyword&gt;&lt;keyword&gt;Immunoenzyme Techniques&lt;/keyword&gt;&lt;keyword&gt;Intermediate Filament Proteins&lt;/keyword&gt;&lt;keyword&gt;Light&lt;/keyword&gt;&lt;keyword&gt;metabolism&lt;/keyword&gt;&lt;keyword&gt;Nervous System&lt;/keyword&gt;&lt;keyword&gt;Neural Crest&lt;/keyword&gt;&lt;keyword&gt;Neurofilament Proteins&lt;/keyword&gt;&lt;keyword&gt;Neurons&lt;/keyword&gt;&lt;keyword&gt;Normal Distribution&lt;/keyword&gt;&lt;keyword&gt;Proteins&lt;/keyword&gt;&lt;keyword&gt;Rats&lt;/keyword&gt;&lt;keyword&gt;Rats,Inbred Strains&lt;/keyword&gt;&lt;keyword&gt;Research&lt;/keyword&gt;&lt;/keywords&gt;&lt;dates&gt;&lt;year&gt;1984&lt;/year&gt;&lt;pub-dates&gt;&lt;date&gt;9/10/1984&lt;/date&gt;&lt;/pub-dates&gt;&lt;/dates&gt;&lt;label&gt;3351&lt;/label&gt;&lt;urls&gt;&lt;related-urls&gt;&lt;url&gt;http://www.ncbi.nlm.nih.gov/pubmed/6434599&lt;/url&gt;&lt;/related-urls&gt;&lt;/urls&gt;&lt;electronic-resource-num&gt;10.1002/cne.902280211 [doi]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2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76D3D" w:rsidRPr="00385806">
        <w:rPr>
          <w:rFonts w:ascii="Times New Roman" w:hAnsi="Times New Roman" w:cs="Times New Roman"/>
          <w:sz w:val="24"/>
          <w:szCs w:val="24"/>
        </w:rPr>
        <w:t>monoclonal antibodies</w:t>
      </w:r>
      <w:r w:rsidR="009A4398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A71B4" w:rsidRPr="00385806">
        <w:rPr>
          <w:rFonts w:ascii="Times New Roman" w:hAnsi="Times New Roman" w:cs="Times New Roman"/>
          <w:sz w:val="24"/>
          <w:szCs w:val="24"/>
        </w:rPr>
        <w:t>are selective for hyper</w:t>
      </w:r>
      <w:r w:rsidR="005C4147" w:rsidRPr="00385806">
        <w:rPr>
          <w:rFonts w:ascii="Times New Roman" w:hAnsi="Times New Roman" w:cs="Times New Roman"/>
          <w:sz w:val="24"/>
          <w:szCs w:val="24"/>
        </w:rPr>
        <w:t>-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phosphorylate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9A71B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). </w:t>
      </w:r>
      <w:bookmarkStart w:id="1" w:name="_Hlk88644192"/>
      <w:r w:rsidR="005C4147" w:rsidRPr="00385806">
        <w:rPr>
          <w:rFonts w:ascii="Times New Roman" w:hAnsi="Times New Roman" w:cs="Times New Roman"/>
          <w:sz w:val="24"/>
          <w:szCs w:val="24"/>
        </w:rPr>
        <w:t>High</w:t>
      </w:r>
      <w:r w:rsidR="00C415B6" w:rsidRPr="00385806">
        <w:rPr>
          <w:rFonts w:ascii="Times New Roman" w:hAnsi="Times New Roman" w:cs="Times New Roman"/>
          <w:sz w:val="24"/>
          <w:szCs w:val="24"/>
        </w:rPr>
        <w:t xml:space="preserve"> blood</w:t>
      </w:r>
      <w:r w:rsidR="005C4147" w:rsidRPr="00385806">
        <w:rPr>
          <w:rFonts w:ascii="Times New Roman" w:hAnsi="Times New Roman" w:cs="Times New Roman"/>
          <w:sz w:val="24"/>
          <w:szCs w:val="24"/>
        </w:rPr>
        <w:t xml:space="preserve"> levels of </w:t>
      </w:r>
      <w:proofErr w:type="spellStart"/>
      <w:r w:rsidR="005C4147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65D58" w:rsidRPr="00385806">
        <w:rPr>
          <w:rFonts w:ascii="Times New Roman" w:hAnsi="Times New Roman" w:cs="Times New Roman"/>
          <w:sz w:val="24"/>
          <w:szCs w:val="24"/>
        </w:rPr>
        <w:t xml:space="preserve">have been </w:t>
      </w:r>
      <w:r w:rsidR="005C4147" w:rsidRPr="00385806">
        <w:rPr>
          <w:rFonts w:ascii="Times New Roman" w:hAnsi="Times New Roman" w:cs="Times New Roman"/>
          <w:sz w:val="24"/>
          <w:szCs w:val="24"/>
        </w:rPr>
        <w:t>reported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 in patients with </w:t>
      </w:r>
      <w:r w:rsidR="00A53207" w:rsidRPr="00385806">
        <w:rPr>
          <w:rFonts w:ascii="Times New Roman" w:hAnsi="Times New Roman" w:cs="Times New Roman"/>
          <w:sz w:val="24"/>
          <w:szCs w:val="24"/>
        </w:rPr>
        <w:t xml:space="preserve">neurological conditions characterized by </w:t>
      </w:r>
      <w:r w:rsidR="00165D58" w:rsidRPr="00385806">
        <w:rPr>
          <w:rFonts w:ascii="Times New Roman" w:hAnsi="Times New Roman" w:cs="Times New Roman"/>
          <w:sz w:val="24"/>
          <w:szCs w:val="24"/>
        </w:rPr>
        <w:t xml:space="preserve">acute </w:t>
      </w:r>
      <w:r w:rsidR="00A53207" w:rsidRPr="00385806">
        <w:rPr>
          <w:rFonts w:ascii="Times New Roman" w:hAnsi="Times New Roman" w:cs="Times New Roman"/>
          <w:sz w:val="24"/>
          <w:szCs w:val="24"/>
        </w:rPr>
        <w:t>neuronal damage</w:t>
      </w:r>
      <w:r w:rsidR="00165D58" w:rsidRPr="00385806">
        <w:rPr>
          <w:rFonts w:ascii="Times New Roman" w:hAnsi="Times New Roman" w:cs="Times New Roman"/>
          <w:sz w:val="24"/>
          <w:szCs w:val="24"/>
        </w:rPr>
        <w:t xml:space="preserve">, enabling early detection. These conditions include acute optic neuritis 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tzold&lt;/Author&gt;&lt;Year&gt;2004&lt;/Year&gt;&lt;RecNum&gt;3463&lt;/RecNum&gt;&lt;DisplayText&gt;[23]&lt;/DisplayText&gt;&lt;record&gt;&lt;rec-number&gt;3463&lt;/rec-number&gt;&lt;foreign-keys&gt;&lt;key app="EN" db-id="90559vz0jafxf3e20v25dreuvfssazz2f292" timestamp="1639039402"&gt;3463&lt;/key&gt;&lt;/foreign-keys&gt;&lt;ref-type name="Journal Article"&gt;17&lt;/ref-type&gt;&lt;contributors&gt;&lt;authors&gt;&lt;author&gt;Petzold, A.&lt;/author&gt;&lt;author&gt;Rejdak, K.&lt;/author&gt;&lt;author&gt;Plant, G. T.&lt;/author&gt;&lt;/authors&gt;&lt;/contributors&gt;&lt;auth-address&gt;Department of Neuroinflammation, Institute of Neurology, University College London, Queen Square, UK. a.petzold@ion.ucl.ac.uk&lt;/auth-address&gt;&lt;titles&gt;&lt;title&gt;Axonal degeneration and inflammation in acute optic neuritis&lt;/title&gt;&lt;secondary-title&gt;J Neurol Neurosurg Psychiatry&lt;/secondary-title&gt;&lt;/titles&gt;&lt;periodical&gt;&lt;full-title&gt;J Neurol Neurosurg Psychiatry&lt;/full-title&gt;&lt;/periodical&gt;&lt;pages&gt;1178-80&lt;/pages&gt;&lt;volume&gt;75&lt;/volume&gt;&lt;number&gt;8&lt;/number&gt;&lt;edition&gt;2004/07/20&lt;/edition&gt;&lt;keywords&gt;&lt;keyword&gt;Acute Disease&lt;/keyword&gt;&lt;keyword&gt;Adult&lt;/keyword&gt;&lt;keyword&gt;Biomarkers/*analysis&lt;/keyword&gt;&lt;keyword&gt;Case-Control Studies&lt;/keyword&gt;&lt;keyword&gt;Citrulline/*blood&lt;/keyword&gt;&lt;keyword&gt;Female&lt;/keyword&gt;&lt;keyword&gt;Humans&lt;/keyword&gt;&lt;keyword&gt;Inflammation&lt;/keyword&gt;&lt;keyword&gt;Male&lt;/keyword&gt;&lt;keyword&gt;Neurofilament Proteins/*blood&lt;/keyword&gt;&lt;keyword&gt;Nitrogen Oxides/*blood&lt;/keyword&gt;&lt;keyword&gt;Optic Neuritis/complications/*immunology/*pathology&lt;/keyword&gt;&lt;keyword&gt;Prognosis&lt;/keyword&gt;&lt;keyword&gt;Prospective Studies&lt;/keyword&gt;&lt;keyword&gt;Visual Acuity&lt;/keyword&gt;&lt;/keywords&gt;&lt;dates&gt;&lt;year&gt;2004&lt;/year&gt;&lt;pub-dates&gt;&lt;date&gt;Aug&lt;/date&gt;&lt;/pub-dates&gt;&lt;/dates&gt;&lt;isbn&gt;0022-3050 (Print)&amp;#xD;0022-3050 (Linking)&lt;/isbn&gt;&lt;accession-num&gt;15258226&lt;/accession-num&gt;&lt;urls&gt;&lt;related-urls&gt;&lt;url&gt;https://www.ncbi.nlm.nih.gov/pubmed/15258226&lt;/url&gt;&lt;/related-urls&gt;&lt;/urls&gt;&lt;custom2&gt;PMC1739166&lt;/custom2&gt;&lt;electronic-resource-num&gt;10.1136/jnnp.2003.017236&lt;/electronic-resource-num&gt;&lt;/record&gt;&lt;/Cite&gt;&lt;/EndNote&gt;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3]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165D58" w:rsidRPr="00385806">
        <w:rPr>
          <w:rFonts w:ascii="Times New Roman" w:hAnsi="Times New Roman" w:cs="Times New Roman"/>
          <w:sz w:val="24"/>
          <w:szCs w:val="24"/>
        </w:rPr>
        <w:t>,</w:t>
      </w:r>
      <w:r w:rsidR="009F502C" w:rsidRPr="00385806">
        <w:rPr>
          <w:rFonts w:ascii="Times New Roman" w:hAnsi="Times New Roman" w:cs="Times New Roman"/>
          <w:sz w:val="24"/>
          <w:szCs w:val="24"/>
        </w:rPr>
        <w:t xml:space="preserve"> acute stroke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I0XTwvRGlzcGxheVRleHQ+PHJlY29y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I0XTwvRGlzcGxheVRleHQ+PHJlY29y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4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F502C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9F502C" w:rsidRPr="00385806">
        <w:rPr>
          <w:rFonts w:ascii="Times New Roman" w:hAnsi="Times New Roman" w:cs="Times New Roman"/>
          <w:sz w:val="24"/>
          <w:szCs w:val="24"/>
        </w:rPr>
        <w:lastRenderedPageBreak/>
        <w:t xml:space="preserve">traumatic brain injury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F502C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9A71B4" w:rsidRPr="00385806">
        <w:rPr>
          <w:rFonts w:ascii="Times New Roman" w:hAnsi="Times New Roman" w:cs="Times New Roman"/>
          <w:sz w:val="24"/>
          <w:szCs w:val="24"/>
        </w:rPr>
        <w:t>mu</w:t>
      </w:r>
      <w:bookmarkStart w:id="2" w:name="_GoBack"/>
      <w:bookmarkEnd w:id="2"/>
      <w:r w:rsidR="009A71B4" w:rsidRPr="00385806">
        <w:rPr>
          <w:rFonts w:ascii="Times New Roman" w:hAnsi="Times New Roman" w:cs="Times New Roman"/>
          <w:sz w:val="24"/>
          <w:szCs w:val="24"/>
        </w:rPr>
        <w:t>ltiple sclerosis</w:t>
      </w:r>
      <w:r w:rsidR="001E75F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xMDwvWWVhcj48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xMDwvWWVhcj48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7, 2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C415B6" w:rsidRPr="00385806">
        <w:rPr>
          <w:rFonts w:ascii="Times New Roman" w:hAnsi="Times New Roman" w:cs="Times New Roman"/>
          <w:sz w:val="24"/>
          <w:szCs w:val="24"/>
        </w:rPr>
        <w:t>amyotrophic lateral sclerosis (</w:t>
      </w:r>
      <w:r w:rsidR="009A71B4" w:rsidRPr="00385806">
        <w:rPr>
          <w:rFonts w:ascii="Times New Roman" w:hAnsi="Times New Roman" w:cs="Times New Roman"/>
          <w:sz w:val="24"/>
          <w:szCs w:val="24"/>
        </w:rPr>
        <w:t>ALS</w:t>
      </w:r>
      <w:r w:rsidR="00C415B6" w:rsidRPr="00385806">
        <w:rPr>
          <w:rFonts w:ascii="Times New Roman" w:hAnsi="Times New Roman" w:cs="Times New Roman"/>
          <w:sz w:val="24"/>
          <w:szCs w:val="24"/>
        </w:rPr>
        <w:t>)</w:t>
      </w:r>
      <w:r w:rsidR="00D7652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EC40F3" w:rsidRPr="00385806">
        <w:rPr>
          <w:rFonts w:ascii="Times New Roman" w:hAnsi="Times New Roman" w:cs="Times New Roman"/>
          <w:sz w:val="24"/>
          <w:szCs w:val="24"/>
        </w:rPr>
        <w:t xml:space="preserve"> and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415B6" w:rsidRPr="00385806">
        <w:rPr>
          <w:rFonts w:ascii="Times New Roman" w:hAnsi="Times New Roman" w:cs="Times New Roman"/>
          <w:sz w:val="24"/>
          <w:szCs w:val="24"/>
        </w:rPr>
        <w:t xml:space="preserve">neuromyelitis </w:t>
      </w:r>
      <w:proofErr w:type="spellStart"/>
      <w:r w:rsidR="00C415B6" w:rsidRPr="00385806">
        <w:rPr>
          <w:rFonts w:ascii="Times New Roman" w:hAnsi="Times New Roman" w:cs="Times New Roman"/>
          <w:sz w:val="24"/>
          <w:szCs w:val="24"/>
        </w:rPr>
        <w:t>optica</w:t>
      </w:r>
      <w:proofErr w:type="spellEnd"/>
      <w:r w:rsidR="00C12A8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yazawa&lt;/Author&gt;&lt;Year&gt;2007&lt;/Year&gt;&lt;RecNum&gt;2498&lt;/RecNum&gt;&lt;DisplayText&gt;[28]&lt;/DisplayText&gt;&lt;record&gt;&lt;rec-number&gt;2498&lt;/rec-number&gt;&lt;foreign-keys&gt;&lt;key app="EN" db-id="90559vz0jafxf3e20v25dreuvfssazz2f292" timestamp="1524063133"&gt;2498&lt;/key&gt;&lt;/foreign-keys&gt;&lt;ref-type name="Journal Article"&gt;17&lt;/ref-type&gt;&lt;contributors&gt;&lt;authors&gt;&lt;author&gt;Miyazawa, I.&lt;/author&gt;&lt;author&gt;Nakashima, I.&lt;/author&gt;&lt;author&gt;Petzold, A.&lt;/author&gt;&lt;author&gt;Fujihara, K.&lt;/author&gt;&lt;author&gt;Sato, S.&lt;/author&gt;&lt;author&gt;Itoyama, Y.&lt;/author&gt;&lt;/authors&gt;&lt;/contributors&gt;&lt;auth-address&gt;Department of Neurology, Tohoku University School of Medicine, Seiryo-machi, Aoba-ku, Sendai, Japan&lt;/auth-address&gt;&lt;titles&gt;&lt;title&gt;High CSF neurofilament heavy chain levels in neuromyelitis optica&lt;/title&gt;&lt;secondary-title&gt;Neurology&lt;/secondary-title&gt;&lt;/titles&gt;&lt;periodical&gt;&lt;full-title&gt;Neurology&lt;/full-title&gt;&lt;/periodical&gt;&lt;pages&gt;865-867&lt;/pages&gt;&lt;volume&gt;68&lt;/volume&gt;&lt;number&gt;11&lt;/number&gt;&lt;reprint-edition&gt;Not in File&lt;/reprint-edition&gt;&lt;keywords&gt;&lt;keyword&gt;Adult&lt;/keyword&gt;&lt;keyword&gt;Aged&lt;/keyword&gt;&lt;keyword&gt;Biomarkers&lt;/keyword&gt;&lt;keyword&gt;cerebrospinal fluid&lt;/keyword&gt;&lt;keyword&gt;Comparative Study&lt;/keyword&gt;&lt;keyword&gt;diagnosis&lt;/keyword&gt;&lt;keyword&gt;Female&lt;/keyword&gt;&lt;keyword&gt;Humans&lt;/keyword&gt;&lt;keyword&gt;Japan&lt;/keyword&gt;&lt;keyword&gt;Male&lt;/keyword&gt;&lt;keyword&gt;Middle Aged&lt;/keyword&gt;&lt;keyword&gt;Multiple Sclerosis&lt;/keyword&gt;&lt;keyword&gt;Neurofilament Proteins&lt;/keyword&gt;&lt;keyword&gt;Neurology&lt;/keyword&gt;&lt;keyword&gt;Neuromyelitis Optica&lt;/keyword&gt;&lt;keyword&gt;Proteins&lt;/keyword&gt;&lt;keyword&gt;Research&lt;/keyword&gt;&lt;keyword&gt;Retrospective Studies&lt;/keyword&gt;&lt;keyword&gt;Sclerosis&lt;/keyword&gt;&lt;/keywords&gt;&lt;dates&gt;&lt;year&gt;2007&lt;/year&gt;&lt;pub-dates&gt;&lt;date&gt;3/13/2007&lt;/date&gt;&lt;/pub-dates&gt;&lt;/dates&gt;&lt;label&gt;3378&lt;/label&gt;&lt;urls&gt;&lt;related-urls&gt;&lt;url&gt;http://www.ncbi.nlm.nih.gov/pubmed/17353477&lt;/url&gt;&lt;/related-urls&gt;&lt;/urls&gt;&lt;electronic-resource-num&gt;68/11/865 [pii];10.1212/01.wnl.0000256820.26489.17 [doi]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8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165D58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652053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723C9" w:rsidRPr="00385806">
        <w:rPr>
          <w:rFonts w:ascii="Times New Roman" w:hAnsi="Times New Roman" w:cs="Times New Roman"/>
          <w:sz w:val="24"/>
          <w:szCs w:val="24"/>
        </w:rPr>
        <w:t xml:space="preserve">as recently reviewed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rdon&lt;/Author&gt;&lt;Year&gt;2020&lt;/Year&gt;&lt;RecNum&gt;3407&lt;/RecNum&gt;&lt;DisplayText&gt;[15]&lt;/DisplayText&gt;&lt;record&gt;&lt;rec-number&gt;3407&lt;/rec-number&gt;&lt;foreign-keys&gt;&lt;key app="EN" db-id="90559vz0jafxf3e20v25dreuvfssazz2f292" timestamp="1623673612"&gt;3407&lt;/key&gt;&lt;/foreign-keys&gt;&lt;ref-type name="Journal Article"&gt;17&lt;/ref-type&gt;&lt;contributors&gt;&lt;authors&gt;&lt;author&gt;Gordon, B. A.&lt;/author&gt;&lt;/authors&gt;&lt;/contributors&gt;&lt;auth-address&gt;Mallinckrodt Institute of Radiology, Washington University in St. Louis, MO, USA; Psychological &amp;amp; Brain Sciences, Washington University in St. Louis, MO, USA. Electronic address: bagordon@wustl.edu.&lt;/auth-address&gt;&lt;titles&gt;&lt;title&gt;Neurofilaments in disease: what do we know?&lt;/title&gt;&lt;secondary-title&gt;Curr Opin Neurobiol&lt;/secondary-title&gt;&lt;/titles&gt;&lt;periodical&gt;&lt;full-title&gt;Curr Opin Neurobiol&lt;/full-title&gt;&lt;/periodical&gt;&lt;pages&gt;105-115&lt;/pages&gt;&lt;volume&gt;61&lt;/volume&gt;&lt;edition&gt;2020/03/11&lt;/edition&gt;&lt;keywords&gt;&lt;keyword&gt;Biomarkers&lt;/keyword&gt;&lt;keyword&gt;Cytoskeleton&lt;/keyword&gt;&lt;keyword&gt;*Intermediate Filaments&lt;/keyword&gt;&lt;keyword&gt;Neurofilament Proteins&lt;/keyword&gt;&lt;keyword&gt;White Matter&lt;/keyword&gt;&lt;/keywords&gt;&lt;dates&gt;&lt;year&gt;2020&lt;/year&gt;&lt;pub-dates&gt;&lt;date&gt;Apr&lt;/date&gt;&lt;/pub-dates&gt;&lt;/dates&gt;&lt;isbn&gt;1873-6882 (Electronic)&amp;#xD;0959-4388 (Linking)&lt;/isbn&gt;&lt;accession-num&gt;32151970&lt;/accession-num&gt;&lt;urls&gt;&lt;related-urls&gt;&lt;url&gt;https://www.ncbi.nlm.nih.gov/pubmed/32151970&lt;/url&gt;&lt;/related-urls&gt;&lt;/urls&gt;&lt;custom2&gt;PMC7198337&lt;/custom2&gt;&lt;electronic-resource-num&gt;10.1016/j.conb.2020.02.001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A71B4" w:rsidRPr="00385806">
        <w:rPr>
          <w:rFonts w:ascii="Times New Roman" w:hAnsi="Times New Roman" w:cs="Times New Roman"/>
          <w:sz w:val="24"/>
          <w:szCs w:val="24"/>
        </w:rPr>
        <w:t>.</w:t>
      </w:r>
      <w:bookmarkEnd w:id="1"/>
    </w:p>
    <w:p w14:paraId="6932E709" w14:textId="16A2CD44" w:rsidR="00C90C4D" w:rsidRPr="00385806" w:rsidRDefault="00A842D0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Here we investigated </w:t>
      </w:r>
      <w:r w:rsidR="005C4147" w:rsidRPr="00385806">
        <w:rPr>
          <w:rFonts w:ascii="Times New Roman" w:hAnsi="Times New Roman" w:cs="Times New Roman"/>
          <w:sz w:val="24"/>
          <w:szCs w:val="24"/>
        </w:rPr>
        <w:t>the pattern of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47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5C4147" w:rsidRPr="00385806">
        <w:rPr>
          <w:rFonts w:ascii="Times New Roman" w:hAnsi="Times New Roman" w:cs="Times New Roman"/>
          <w:sz w:val="24"/>
          <w:szCs w:val="24"/>
        </w:rPr>
        <w:t>immunolabelling</w:t>
      </w:r>
      <w:r w:rsidRPr="00385806">
        <w:rPr>
          <w:rFonts w:ascii="Times New Roman" w:hAnsi="Times New Roman" w:cs="Times New Roman"/>
          <w:sz w:val="24"/>
          <w:szCs w:val="24"/>
        </w:rPr>
        <w:t xml:space="preserve"> in brains of older people with moderate-severe </w:t>
      </w:r>
      <w:r w:rsidR="00544772" w:rsidRPr="00385806">
        <w:rPr>
          <w:rFonts w:ascii="Times New Roman" w:hAnsi="Times New Roman" w:cs="Times New Roman"/>
          <w:sz w:val="24"/>
          <w:szCs w:val="24"/>
        </w:rPr>
        <w:t>SVD</w:t>
      </w:r>
      <w:r w:rsidR="008D19A8" w:rsidRPr="00385806">
        <w:rPr>
          <w:rFonts w:ascii="Times New Roman" w:hAnsi="Times New Roman" w:cs="Times New Roman"/>
          <w:sz w:val="24"/>
          <w:szCs w:val="24"/>
        </w:rPr>
        <w:t xml:space="preserve"> and </w:t>
      </w:r>
      <w:r w:rsidRPr="00385806">
        <w:rPr>
          <w:rFonts w:ascii="Times New Roman" w:hAnsi="Times New Roman" w:cs="Times New Roman"/>
          <w:sz w:val="24"/>
          <w:szCs w:val="24"/>
        </w:rPr>
        <w:t>compared th</w:t>
      </w:r>
      <w:r w:rsidR="00F42C91" w:rsidRPr="00385806">
        <w:rPr>
          <w:rFonts w:ascii="Times New Roman" w:hAnsi="Times New Roman" w:cs="Times New Roman"/>
          <w:sz w:val="24"/>
          <w:szCs w:val="24"/>
        </w:rPr>
        <w:t>is</w:t>
      </w:r>
      <w:r w:rsidRPr="00385806">
        <w:rPr>
          <w:rFonts w:ascii="Times New Roman" w:hAnsi="Times New Roman" w:cs="Times New Roman"/>
          <w:sz w:val="24"/>
          <w:szCs w:val="24"/>
        </w:rPr>
        <w:t xml:space="preserve"> with </w:t>
      </w:r>
      <w:r w:rsidR="008D19A8" w:rsidRPr="00385806">
        <w:rPr>
          <w:rFonts w:ascii="Times New Roman" w:hAnsi="Times New Roman" w:cs="Times New Roman"/>
          <w:sz w:val="24"/>
          <w:szCs w:val="24"/>
        </w:rPr>
        <w:t xml:space="preserve">older people with severe AD pathology, </w:t>
      </w:r>
      <w:r w:rsidRPr="00385806">
        <w:rPr>
          <w:rFonts w:ascii="Times New Roman" w:hAnsi="Times New Roman" w:cs="Times New Roman"/>
          <w:sz w:val="24"/>
          <w:szCs w:val="24"/>
        </w:rPr>
        <w:t xml:space="preserve">older people without </w:t>
      </w:r>
      <w:r w:rsidR="008D19A8" w:rsidRPr="00385806">
        <w:rPr>
          <w:rFonts w:ascii="Times New Roman" w:hAnsi="Times New Roman" w:cs="Times New Roman"/>
          <w:sz w:val="24"/>
          <w:szCs w:val="24"/>
        </w:rPr>
        <w:t>brain pathology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C16AF" w:rsidRPr="00385806">
        <w:rPr>
          <w:rFonts w:ascii="Times New Roman" w:hAnsi="Times New Roman" w:cs="Times New Roman"/>
          <w:sz w:val="24"/>
          <w:szCs w:val="24"/>
        </w:rPr>
        <w:t xml:space="preserve">and </w:t>
      </w:r>
      <w:r w:rsidRPr="00385806">
        <w:rPr>
          <w:rFonts w:ascii="Times New Roman" w:hAnsi="Times New Roman" w:cs="Times New Roman"/>
          <w:sz w:val="24"/>
          <w:szCs w:val="24"/>
        </w:rPr>
        <w:t>young healthy adults</w:t>
      </w:r>
      <w:r w:rsidR="00C415B6" w:rsidRPr="00385806">
        <w:rPr>
          <w:rFonts w:ascii="Times New Roman" w:hAnsi="Times New Roman" w:cs="Times New Roman"/>
          <w:sz w:val="24"/>
          <w:szCs w:val="24"/>
        </w:rPr>
        <w:t>.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39734E" w14:textId="77777777" w:rsidR="00724065" w:rsidRPr="00385806" w:rsidRDefault="00724065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458E6CD" w14:textId="65B70B98" w:rsidR="000F0C0D" w:rsidRPr="00385806" w:rsidRDefault="000F0C0D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M</w:t>
      </w:r>
      <w:r w:rsidR="00283F76" w:rsidRPr="00385806">
        <w:rPr>
          <w:rFonts w:ascii="Times New Roman" w:hAnsi="Times New Roman" w:cs="Times New Roman"/>
          <w:b/>
          <w:sz w:val="24"/>
          <w:szCs w:val="24"/>
        </w:rPr>
        <w:t>aterials and m</w:t>
      </w:r>
      <w:r w:rsidRPr="00385806">
        <w:rPr>
          <w:rFonts w:ascii="Times New Roman" w:hAnsi="Times New Roman" w:cs="Times New Roman"/>
          <w:b/>
          <w:sz w:val="24"/>
          <w:szCs w:val="24"/>
        </w:rPr>
        <w:t>ethods</w:t>
      </w:r>
    </w:p>
    <w:p w14:paraId="7FA7DD17" w14:textId="77777777" w:rsidR="008D19A8" w:rsidRPr="00385806" w:rsidRDefault="00CE0452" w:rsidP="008F26F9">
      <w:pPr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en-GB"/>
        </w:rPr>
      </w:pPr>
      <w:r w:rsidRPr="00385806">
        <w:rPr>
          <w:rFonts w:ascii="Times New Roman" w:eastAsia="Times New Roman" w:hAnsi="Times New Roman" w:cs="Times New Roman"/>
          <w:bCs/>
          <w:i/>
          <w:color w:val="000000" w:themeColor="text1"/>
          <w:sz w:val="24"/>
          <w:szCs w:val="24"/>
          <w:lang w:eastAsia="en-GB"/>
        </w:rPr>
        <w:t>Research involving biological material and data from human participants.</w:t>
      </w:r>
      <w:r w:rsidRPr="00385806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en-GB"/>
        </w:rPr>
        <w:t xml:space="preserve"> </w:t>
      </w:r>
    </w:p>
    <w:p w14:paraId="55AD2009" w14:textId="05F1A5AE" w:rsidR="000E3CC5" w:rsidRPr="00385806" w:rsidRDefault="00CE0452" w:rsidP="008F26F9">
      <w:pPr>
        <w:spacing w:before="100" w:beforeAutospacing="1" w:after="100" w:afterAutospacing="1" w:line="480" w:lineRule="auto"/>
        <w:outlineLvl w:val="2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hical approval for use of human brain tissue in this study was provided by </w:t>
      </w:r>
      <w:r w:rsidR="008D19A8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K 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National Research Ethics Service (East Midlands-Derby research ethics committee, Ref#12/EM/0028).  The study was performed in accordance with the ethical standards as laid down in the 1964 Declaration of Helsinki and its later amendments.</w:t>
      </w:r>
      <w:r w:rsidR="00264B73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st of the human tissue samples were from Oxford Brain Bank (REC approval#15/SC/0639). Three cases were from Rush Alzheimer’s Disease Center (ID numbers 32, 48 and 52 in Table 1). Written informed consent was received from participants or their next-of-kin prior to inclusion in the study.</w:t>
      </w:r>
    </w:p>
    <w:p w14:paraId="20BE9919" w14:textId="77777777" w:rsidR="00CE0452" w:rsidRPr="00385806" w:rsidRDefault="00CE0452" w:rsidP="008F26F9">
      <w:pPr>
        <w:spacing w:after="100" w:line="48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385806">
        <w:rPr>
          <w:rFonts w:ascii="Times New Roman" w:hAnsi="Times New Roman" w:cs="Times New Roman"/>
          <w:bCs/>
          <w:i/>
          <w:sz w:val="24"/>
          <w:szCs w:val="24"/>
        </w:rPr>
        <w:t>Neuropathological assessment of SVD</w:t>
      </w:r>
    </w:p>
    <w:p w14:paraId="78FB3892" w14:textId="7EA96D23" w:rsidR="00AD702B" w:rsidRPr="00385806" w:rsidRDefault="00CE0452" w:rsidP="008F26F9">
      <w:pPr>
        <w:spacing w:after="100" w:line="480" w:lineRule="auto"/>
        <w:rPr>
          <w:rFonts w:ascii="Times New Roman" w:hAnsi="Times New Roman" w:cs="Times New Roman"/>
          <w:sz w:val="24"/>
          <w:szCs w:val="24"/>
        </w:rPr>
      </w:pPr>
      <w:bookmarkStart w:id="3" w:name="_Hlk88231439"/>
      <w:r w:rsidRPr="00385806">
        <w:rPr>
          <w:rFonts w:ascii="Times New Roman" w:hAnsi="Times New Roman" w:cs="Times New Roman"/>
          <w:bCs/>
          <w:sz w:val="24"/>
          <w:szCs w:val="24"/>
        </w:rPr>
        <w:t xml:space="preserve">Assignment to neuropathological SVD was based </w:t>
      </w:r>
      <w:r w:rsidRPr="00385806">
        <w:rPr>
          <w:rFonts w:ascii="Times New Roman" w:hAnsi="Times New Roman" w:cs="Times New Roman"/>
          <w:sz w:val="24"/>
          <w:szCs w:val="24"/>
        </w:rPr>
        <w:t xml:space="preserve">on microscopic examination of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haematoxylin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and eosin sections </w:t>
      </w:r>
      <w:r w:rsidRPr="00385806">
        <w:rPr>
          <w:rFonts w:ascii="Times New Roman" w:hAnsi="Times New Roman" w:cs="Times New Roman"/>
          <w:bCs/>
          <w:sz w:val="24"/>
          <w:szCs w:val="24"/>
        </w:rPr>
        <w:t>by registered neuropathologist</w:t>
      </w:r>
      <w:r w:rsidR="00021E27" w:rsidRPr="00385806">
        <w:rPr>
          <w:rFonts w:ascii="Times New Roman" w:hAnsi="Times New Roman" w:cs="Times New Roman"/>
          <w:bCs/>
          <w:sz w:val="24"/>
          <w:szCs w:val="24"/>
        </w:rPr>
        <w:t>s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 (M</w:t>
      </w:r>
      <w:r w:rsidR="001C67DA" w:rsidRPr="00385806">
        <w:rPr>
          <w:rFonts w:ascii="Times New Roman" w:hAnsi="Times New Roman" w:cs="Times New Roman"/>
          <w:bCs/>
          <w:sz w:val="24"/>
          <w:szCs w:val="24"/>
        </w:rPr>
        <w:t>M Esiri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 or Dr Catherine Joachim)</w:t>
      </w:r>
      <w:r w:rsidR="0021313F" w:rsidRPr="00385806">
        <w:rPr>
          <w:rFonts w:ascii="Times New Roman" w:hAnsi="Times New Roman" w:cs="Times New Roman"/>
          <w:bCs/>
          <w:sz w:val="24"/>
          <w:szCs w:val="24"/>
        </w:rPr>
        <w:t xml:space="preserve"> blind to the assessment of </w:t>
      </w:r>
      <w:proofErr w:type="spellStart"/>
      <w:r w:rsidR="00021E27" w:rsidRPr="00385806">
        <w:rPr>
          <w:rFonts w:ascii="Times New Roman" w:hAnsi="Times New Roman" w:cs="Times New Roman"/>
          <w:bCs/>
          <w:sz w:val="24"/>
          <w:szCs w:val="24"/>
        </w:rPr>
        <w:t>p</w:t>
      </w:r>
      <w:r w:rsidR="0021313F" w:rsidRPr="00385806">
        <w:rPr>
          <w:rFonts w:ascii="Times New Roman" w:hAnsi="Times New Roman" w:cs="Times New Roman"/>
          <w:bCs/>
          <w:sz w:val="24"/>
          <w:szCs w:val="24"/>
        </w:rPr>
        <w:t>NfH</w:t>
      </w:r>
      <w:proofErr w:type="spellEnd"/>
      <w:r w:rsidR="0021313F" w:rsidRPr="00385806">
        <w:rPr>
          <w:rFonts w:ascii="Times New Roman" w:hAnsi="Times New Roman" w:cs="Times New Roman"/>
          <w:bCs/>
          <w:sz w:val="24"/>
          <w:szCs w:val="24"/>
        </w:rPr>
        <w:t xml:space="preserve"> immunolabelling, which was performed subsequently</w:t>
      </w:r>
      <w:r w:rsidRPr="00385806">
        <w:rPr>
          <w:rFonts w:ascii="Times New Roman" w:hAnsi="Times New Roman" w:cs="Times New Roman"/>
          <w:bCs/>
          <w:sz w:val="24"/>
          <w:szCs w:val="24"/>
        </w:rPr>
        <w:t>.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bookmarkEnd w:id="3"/>
      <w:r w:rsidRPr="00385806">
        <w:rPr>
          <w:rFonts w:ascii="Times New Roman" w:hAnsi="Times New Roman" w:cs="Times New Roman"/>
          <w:sz w:val="24"/>
          <w:szCs w:val="24"/>
        </w:rPr>
        <w:t>SVD was defined by</w:t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 vasculopathy-oriented criteria, as in our previous studies</w:t>
      </w:r>
      <w:r w:rsidR="00901A6F" w:rsidRPr="0038580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YsIDExLCAyOV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JyaWRnZXM8L0F1dGhvcj48WWVhcj4yMDE0PC9ZZWFyPjxSZWNO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YsIDExLCAyOV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JyaWRnZXM8L0F1dGhvcj48WWVhcj4yMDE0PC9ZZWFyPjxSZWNO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6, 11, 29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bCs/>
          <w:sz w:val="24"/>
          <w:szCs w:val="24"/>
        </w:rPr>
        <w:t xml:space="preserve">. These included: hyaline thickening of arteriolar walls; widened perivascular spaces; parenchymal changes considered to </w:t>
      </w:r>
      <w:r w:rsidRPr="00385806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result from SVD (perivascular pallor of myelin staining, loosening with attenuation of nerve </w:t>
      </w:r>
      <w:proofErr w:type="spellStart"/>
      <w:r w:rsidRPr="00385806">
        <w:rPr>
          <w:rFonts w:ascii="Times New Roman" w:hAnsi="Times New Roman" w:cs="Times New Roman"/>
          <w:bCs/>
          <w:sz w:val="24"/>
          <w:szCs w:val="24"/>
        </w:rPr>
        <w:t>fibres</w:t>
      </w:r>
      <w:proofErr w:type="spellEnd"/>
      <w:r w:rsidRPr="00385806">
        <w:rPr>
          <w:rFonts w:ascii="Times New Roman" w:hAnsi="Times New Roman" w:cs="Times New Roman"/>
          <w:bCs/>
          <w:sz w:val="24"/>
          <w:szCs w:val="24"/>
        </w:rPr>
        <w:t xml:space="preserve"> with gliosis in white matter or loss of nerve cells and gliosis in deep grey matter) in one or more sections</w:t>
      </w:r>
      <w:r w:rsidR="00FE65AF" w:rsidRPr="0038580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YsIDExLCAyOV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JyaWRnZXM8L0F1dGhvcj48WWVhcj4yMDE0PC9ZZWFyPjxSZWNO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E5OTc8L1llYXI+PFJl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6, 11, 29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bCs/>
          <w:sz w:val="24"/>
          <w:szCs w:val="24"/>
        </w:rPr>
        <w:t>.</w:t>
      </w:r>
      <w:r w:rsidR="000E3CC5" w:rsidRPr="0038580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E3CC5" w:rsidRPr="00385806">
        <w:rPr>
          <w:rFonts w:ascii="Times New Roman" w:hAnsi="Times New Roman" w:cs="Times New Roman"/>
          <w:sz w:val="24"/>
          <w:szCs w:val="24"/>
        </w:rPr>
        <w:t>For SVD cases we selected those with moderate or severe SVD according to these criteria, and with minimal AD pathology (</w:t>
      </w:r>
      <w:proofErr w:type="spellStart"/>
      <w:r w:rsidR="000E3CC5"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="000E3CC5" w:rsidRPr="00385806">
        <w:rPr>
          <w:rFonts w:ascii="Times New Roman" w:hAnsi="Times New Roman" w:cs="Times New Roman"/>
          <w:sz w:val="24"/>
          <w:szCs w:val="24"/>
        </w:rPr>
        <w:t xml:space="preserve"> stage 0-II).</w:t>
      </w:r>
    </w:p>
    <w:p w14:paraId="06DE5A23" w14:textId="413D466B" w:rsidR="00C415B6" w:rsidRPr="00385806" w:rsidRDefault="00C415B6" w:rsidP="008F26F9">
      <w:pPr>
        <w:spacing w:after="100" w:line="48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385806">
        <w:rPr>
          <w:rFonts w:ascii="Times New Roman" w:hAnsi="Times New Roman" w:cs="Times New Roman"/>
          <w:bCs/>
          <w:i/>
          <w:sz w:val="24"/>
          <w:szCs w:val="24"/>
        </w:rPr>
        <w:t>Neuropathological assessment of AD</w:t>
      </w:r>
    </w:p>
    <w:p w14:paraId="254A0488" w14:textId="6EBE8550" w:rsidR="000E3CC5" w:rsidRPr="00385806" w:rsidRDefault="000E3CC5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Neuropathological assessment according to CERAD, NIA-Reagan criteria and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staging were documented for all older cases, based on routine immunolabelling for Aβ (4G8 antibody) and p-tau (AT8 antibody) as well as H&amp;E and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Luxo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fast-blue/</w:t>
      </w:r>
      <w:proofErr w:type="spellStart"/>
      <w:r w:rsidR="008D19A8" w:rsidRPr="00385806">
        <w:rPr>
          <w:rFonts w:ascii="Times New Roman" w:hAnsi="Times New Roman" w:cs="Times New Roman"/>
          <w:sz w:val="24"/>
          <w:szCs w:val="24"/>
        </w:rPr>
        <w:t>c</w:t>
      </w:r>
      <w:r w:rsidRPr="00385806">
        <w:rPr>
          <w:rFonts w:ascii="Times New Roman" w:hAnsi="Times New Roman" w:cs="Times New Roman"/>
          <w:sz w:val="24"/>
          <w:szCs w:val="24"/>
        </w:rPr>
        <w:t>resy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violet stain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IwMTQ8L1llYXI+PFJl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IwMTQ8L1llYXI+PFJl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30, 31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>. Neurofibrillary tangle (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stage) and amyloid pathology (CERAD rating scheme) were assessed by an experienced diagnostic neuropathologist</w:t>
      </w:r>
      <w:r w:rsidR="00D7652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IwMTQ8L1llYXI+PFJl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c2lyaTwvQXV0aG9yPjxZZWFyPjIwMTQ8L1llYXI+PFJl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3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For severe AD cases we selected those with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stage V-VI and with absent or mild SVD.</w:t>
      </w:r>
    </w:p>
    <w:p w14:paraId="38A757C1" w14:textId="77777777" w:rsidR="00C415B6" w:rsidRPr="00385806" w:rsidRDefault="00C415B6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58B622D6" w14:textId="77777777" w:rsidR="00CE0452" w:rsidRPr="00385806" w:rsidRDefault="00CE0452" w:rsidP="008F26F9">
      <w:pPr>
        <w:spacing w:after="10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Human brain immunohistochemistry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2E973F" w14:textId="500C4104" w:rsidR="00CE0452" w:rsidRPr="00385806" w:rsidRDefault="00CE0452" w:rsidP="008F26F9">
      <w:pPr>
        <w:spacing w:after="100" w:line="480" w:lineRule="auto"/>
        <w:rPr>
          <w:rFonts w:ascii="Times New Roman" w:eastAsia="Calibri" w:hAnsi="Times New Roman" w:cs="Times New Roman"/>
          <w:bCs/>
          <w:sz w:val="24"/>
          <w:szCs w:val="24"/>
        </w:rPr>
      </w:pPr>
      <w:bookmarkStart w:id="4" w:name="_Hlk71095780"/>
      <w:r w:rsidRPr="00385806">
        <w:rPr>
          <w:rFonts w:ascii="Times New Roman" w:hAnsi="Times New Roman" w:cs="Times New Roman"/>
          <w:sz w:val="24"/>
          <w:szCs w:val="24"/>
        </w:rPr>
        <w:t xml:space="preserve">Frontal and parietal cortical tissue blocks including subcortical white matter were examined. </w:t>
      </w:r>
      <w:bookmarkEnd w:id="4"/>
      <w:r w:rsidRPr="00385806">
        <w:rPr>
          <w:rFonts w:ascii="Times New Roman" w:hAnsi="Times New Roman" w:cs="Times New Roman"/>
          <w:sz w:val="24"/>
          <w:szCs w:val="24"/>
        </w:rPr>
        <w:t>Formalin-fixed paraffin embedded sections were immunohistochemically labelled as described previously</w:t>
      </w:r>
      <w:r w:rsidR="00901A6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lkZ2VzPC9BdXRob3I+PFllYXI+MjAxNDwvWWVhcj48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lkZ2VzPC9BdXRob3I+PFllYXI+MjAxNDwvWWVhcj48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9, 3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Pr="00385806">
        <w:rPr>
          <w:rFonts w:ascii="Times New Roman" w:eastAsia="Calibri" w:hAnsi="Times New Roman" w:cs="Times New Roman"/>
          <w:bCs/>
          <w:sz w:val="24"/>
          <w:szCs w:val="24"/>
        </w:rPr>
        <w:t>Endogenous peroxidase activity was blocked by exposure to H</w:t>
      </w:r>
      <w:r w:rsidRPr="00385806">
        <w:rPr>
          <w:rFonts w:ascii="Times New Roman" w:eastAsia="Calibri" w:hAnsi="Times New Roman" w:cs="Times New Roman"/>
          <w:bCs/>
          <w:sz w:val="24"/>
          <w:szCs w:val="24"/>
          <w:vertAlign w:val="subscript"/>
        </w:rPr>
        <w:t>2</w:t>
      </w:r>
      <w:r w:rsidRPr="00385806">
        <w:rPr>
          <w:rFonts w:ascii="Times New Roman" w:eastAsia="Calibri" w:hAnsi="Times New Roman" w:cs="Times New Roman"/>
          <w:bCs/>
          <w:sz w:val="24"/>
          <w:szCs w:val="24"/>
        </w:rPr>
        <w:t>O</w:t>
      </w:r>
      <w:r w:rsidRPr="00385806">
        <w:rPr>
          <w:rFonts w:ascii="Times New Roman" w:eastAsia="Calibri" w:hAnsi="Times New Roman" w:cs="Times New Roman"/>
          <w:bCs/>
          <w:sz w:val="24"/>
          <w:szCs w:val="24"/>
          <w:vertAlign w:val="subscript"/>
        </w:rPr>
        <w:t>2</w:t>
      </w:r>
      <w:r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(3% v/v, aqueous solution) for 8 min.  After high-pressure heat-induced antigen retrieval (30 s, 125 </w:t>
      </w:r>
      <w:proofErr w:type="spellStart"/>
      <w:r w:rsidRPr="00385806">
        <w:rPr>
          <w:rFonts w:ascii="Times New Roman" w:eastAsia="Calibri" w:hAnsi="Times New Roman" w:cs="Times New Roman"/>
          <w:bCs/>
          <w:sz w:val="24"/>
          <w:szCs w:val="24"/>
          <w:vertAlign w:val="superscript"/>
        </w:rPr>
        <w:t>o</w:t>
      </w:r>
      <w:r w:rsidRPr="00385806">
        <w:rPr>
          <w:rFonts w:ascii="Times New Roman" w:eastAsia="Calibri" w:hAnsi="Times New Roman" w:cs="Times New Roman"/>
          <w:bCs/>
          <w:sz w:val="24"/>
          <w:szCs w:val="24"/>
        </w:rPr>
        <w:t>C</w:t>
      </w:r>
      <w:proofErr w:type="spellEnd"/>
      <w:r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, in pH 7.8 Tris-citrate buffer), non-specific binding was blocked with phosphate buffered saline containing 0.1 % v/v Triton-X100 and 3 % (w/v) bovine serum albumin (PBT-BSA) for 60 min at room temperature. Sections were then exposed to primary antibodies at 4 </w:t>
      </w:r>
      <w:proofErr w:type="spellStart"/>
      <w:r w:rsidRPr="00385806">
        <w:rPr>
          <w:rFonts w:ascii="Times New Roman" w:eastAsia="Calibri" w:hAnsi="Times New Roman" w:cs="Times New Roman"/>
          <w:bCs/>
          <w:sz w:val="24"/>
          <w:szCs w:val="24"/>
          <w:vertAlign w:val="superscript"/>
        </w:rPr>
        <w:t>o</w:t>
      </w:r>
      <w:r w:rsidRPr="00385806">
        <w:rPr>
          <w:rFonts w:ascii="Times New Roman" w:eastAsia="Calibri" w:hAnsi="Times New Roman" w:cs="Times New Roman"/>
          <w:bCs/>
          <w:sz w:val="24"/>
          <w:szCs w:val="24"/>
        </w:rPr>
        <w:t>C</w:t>
      </w:r>
      <w:proofErr w:type="spellEnd"/>
      <w:r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overnight. </w:t>
      </w:r>
    </w:p>
    <w:p w14:paraId="014C7ED4" w14:textId="77777777" w:rsidR="00156EDF" w:rsidRPr="00385806" w:rsidRDefault="00156EDF" w:rsidP="008F26F9">
      <w:pPr>
        <w:spacing w:after="100" w:line="480" w:lineRule="auto"/>
        <w:rPr>
          <w:rFonts w:ascii="Times New Roman" w:hAnsi="Times New Roman" w:cs="Times New Roman"/>
          <w:sz w:val="24"/>
          <w:szCs w:val="24"/>
        </w:rPr>
      </w:pPr>
    </w:p>
    <w:p w14:paraId="6224EF68" w14:textId="026A0DCB" w:rsidR="00743CA3" w:rsidRPr="00385806" w:rsidRDefault="00CE0452" w:rsidP="008F26F9">
      <w:pPr>
        <w:spacing w:after="100"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eastAsia="Calibri" w:hAnsi="Times New Roman" w:cs="Times New Roman"/>
          <w:bCs/>
          <w:sz w:val="24"/>
          <w:szCs w:val="24"/>
        </w:rPr>
        <w:lastRenderedPageBreak/>
        <w:t>Primary antibodies were diluted on the day of use in PBT-BSA. Primary antibodies wer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e the following. Hyper-phosphorylated </w:t>
      </w:r>
      <w:proofErr w:type="spellStart"/>
      <w:r w:rsidR="00213149" w:rsidRPr="00385806">
        <w:rPr>
          <w:rFonts w:ascii="Times New Roman" w:eastAsia="Calibri" w:hAnsi="Times New Roman" w:cs="Times New Roman"/>
          <w:bCs/>
          <w:sz w:val="24"/>
          <w:szCs w:val="24"/>
        </w:rPr>
        <w:t>NfH</w:t>
      </w:r>
      <w:proofErr w:type="spellEnd"/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(mouse monoclonal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, clone SMI35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; diluted 1:100,000; Covance</w:t>
      </w:r>
      <w:r w:rsidR="00E1731B" w:rsidRPr="00385806">
        <w:rPr>
          <w:rFonts w:ascii="Times New Roman" w:eastAsia="Calibri" w:hAnsi="Times New Roman" w:cs="Times New Roman"/>
          <w:bCs/>
          <w:sz w:val="24"/>
          <w:szCs w:val="24"/>
        </w:rPr>
        <w:t>, Dedham, MA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.)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Hyper-phosphorylated </w:t>
      </w:r>
      <w:proofErr w:type="spellStart"/>
      <w:r w:rsidR="00213149" w:rsidRPr="00385806">
        <w:rPr>
          <w:rFonts w:ascii="Times New Roman" w:eastAsia="Calibri" w:hAnsi="Times New Roman" w:cs="Times New Roman"/>
          <w:bCs/>
          <w:sz w:val="24"/>
          <w:szCs w:val="24"/>
        </w:rPr>
        <w:t>NfH</w:t>
      </w:r>
      <w:proofErr w:type="spellEnd"/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(mouse monoclonal RT97; diluted 1:</w:t>
      </w:r>
      <w:r w:rsidR="00B6053D" w:rsidRPr="00385806">
        <w:rPr>
          <w:rFonts w:ascii="Times New Roman" w:eastAsia="Calibri" w:hAnsi="Times New Roman" w:cs="Times New Roman"/>
          <w:bCs/>
          <w:sz w:val="24"/>
          <w:szCs w:val="24"/>
        </w:rPr>
        <w:t>30,000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; </w:t>
      </w:r>
      <w:proofErr w:type="spellStart"/>
      <w:r w:rsidR="00030DC6" w:rsidRPr="00385806">
        <w:rPr>
          <w:rFonts w:ascii="Times New Roman" w:eastAsia="Calibri" w:hAnsi="Times New Roman" w:cs="Times New Roman"/>
          <w:bCs/>
          <w:sz w:val="24"/>
          <w:szCs w:val="24"/>
        </w:rPr>
        <w:t>BioRad-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SeroTec</w:t>
      </w:r>
      <w:proofErr w:type="spellEnd"/>
      <w:r w:rsidR="0010141D" w:rsidRPr="00385806">
        <w:rPr>
          <w:rFonts w:ascii="Times New Roman" w:eastAsia="Calibri" w:hAnsi="Times New Roman" w:cs="Times New Roman"/>
          <w:bCs/>
          <w:sz w:val="24"/>
          <w:szCs w:val="24"/>
        </w:rPr>
        <w:t>, Watford, UK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). 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Neurofilament (mouse monoclonal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, clone 2F11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; diluted 1:</w:t>
      </w:r>
      <w:r w:rsidR="00B6053D" w:rsidRPr="00385806">
        <w:rPr>
          <w:rFonts w:ascii="Times New Roman" w:eastAsia="Calibri" w:hAnsi="Times New Roman" w:cs="Times New Roman"/>
          <w:bCs/>
          <w:sz w:val="24"/>
          <w:szCs w:val="24"/>
        </w:rPr>
        <w:t>3,0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00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; </w:t>
      </w:r>
      <w:proofErr w:type="spellStart"/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Dako</w:t>
      </w:r>
      <w:proofErr w:type="spellEnd"/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, Carpinteria, CA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)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. </w:t>
      </w:r>
      <w:r w:rsidR="00743CA3" w:rsidRPr="00385806">
        <w:rPr>
          <w:rFonts w:ascii="Times New Roman" w:hAnsi="Times New Roman" w:cs="Times New Roman"/>
          <w:sz w:val="24"/>
          <w:szCs w:val="24"/>
        </w:rPr>
        <w:t xml:space="preserve">The SMI35 </w:t>
      </w:r>
      <w:r w:rsidR="00610E4C" w:rsidRPr="00385806">
        <w:rPr>
          <w:rFonts w:ascii="Times New Roman" w:hAnsi="Times New Roman" w:cs="Times New Roman"/>
          <w:sz w:val="24"/>
          <w:szCs w:val="24"/>
        </w:rPr>
        <w:t>IgG</w:t>
      </w:r>
      <w:r w:rsidR="00610E4C" w:rsidRPr="0038580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C0610" w:rsidRPr="00385806">
        <w:rPr>
          <w:rFonts w:ascii="Times New Roman" w:hAnsi="Times New Roman" w:cs="Times New Roman"/>
          <w:sz w:val="24"/>
          <w:szCs w:val="24"/>
        </w:rPr>
        <w:t xml:space="preserve">monoclonal antibody </w:t>
      </w:r>
      <w:r w:rsidR="00834D79" w:rsidRPr="00385806">
        <w:rPr>
          <w:rFonts w:ascii="Times New Roman" w:hAnsi="Times New Roman" w:cs="Times New Roman"/>
          <w:sz w:val="24"/>
          <w:szCs w:val="24"/>
        </w:rPr>
        <w:t xml:space="preserve">(originally named </w:t>
      </w:r>
      <w:r w:rsidR="002E0073" w:rsidRPr="00385806">
        <w:rPr>
          <w:rFonts w:ascii="Times New Roman" w:hAnsi="Times New Roman" w:cs="Times New Roman"/>
          <w:sz w:val="24"/>
          <w:szCs w:val="24"/>
        </w:rPr>
        <w:t xml:space="preserve">clone #03-44) </w:t>
      </w:r>
      <w:r w:rsidR="008C0610" w:rsidRPr="00385806">
        <w:rPr>
          <w:rFonts w:ascii="Times New Roman" w:hAnsi="Times New Roman" w:cs="Times New Roman"/>
          <w:sz w:val="24"/>
          <w:szCs w:val="24"/>
        </w:rPr>
        <w:t xml:space="preserve">was raised against </w:t>
      </w:r>
      <w:r w:rsidR="00B1377A" w:rsidRPr="00385806">
        <w:rPr>
          <w:rFonts w:ascii="Times New Roman" w:hAnsi="Times New Roman" w:cs="Times New Roman"/>
          <w:sz w:val="24"/>
          <w:szCs w:val="24"/>
        </w:rPr>
        <w:t xml:space="preserve">rat hypothalamic homogenate </w:t>
      </w:r>
      <w:r w:rsidR="008C0610" w:rsidRPr="00385806">
        <w:rPr>
          <w:rFonts w:ascii="Times New Roman" w:hAnsi="Times New Roman" w:cs="Times New Roman"/>
          <w:sz w:val="24"/>
          <w:szCs w:val="24"/>
        </w:rPr>
        <w:t xml:space="preserve">and has undergone extensive characterization by </w:t>
      </w:r>
      <w:r w:rsidR="00B1377A" w:rsidRPr="00385806">
        <w:rPr>
          <w:rFonts w:ascii="Times New Roman" w:hAnsi="Times New Roman" w:cs="Times New Roman"/>
          <w:sz w:val="24"/>
          <w:szCs w:val="24"/>
        </w:rPr>
        <w:t xml:space="preserve">the originator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VybmJlcmdlcjwvQXV0aG9yPjxZZWFyPjE5ODI8L1ll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VybmJlcmdlcjwvQXV0aG9yPjxZZWFyPjE5ODI8L1ll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1, 33, 34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1377A" w:rsidRPr="00385806">
        <w:rPr>
          <w:rFonts w:ascii="Times New Roman" w:hAnsi="Times New Roman" w:cs="Times New Roman"/>
          <w:sz w:val="24"/>
          <w:szCs w:val="24"/>
        </w:rPr>
        <w:t xml:space="preserve"> and </w:t>
      </w:r>
      <w:r w:rsidR="00834D79" w:rsidRPr="00385806">
        <w:rPr>
          <w:rFonts w:ascii="Times New Roman" w:hAnsi="Times New Roman" w:cs="Times New Roman"/>
          <w:sz w:val="24"/>
          <w:szCs w:val="24"/>
        </w:rPr>
        <w:t xml:space="preserve">by </w:t>
      </w:r>
      <w:r w:rsidR="008C0610" w:rsidRPr="00385806">
        <w:rPr>
          <w:rFonts w:ascii="Times New Roman" w:hAnsi="Times New Roman" w:cs="Times New Roman"/>
          <w:sz w:val="24"/>
          <w:szCs w:val="24"/>
        </w:rPr>
        <w:t xml:space="preserve">other author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MzwvWWVhcj48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MzwvWWVhcj48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7, 3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1377A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r w:rsidR="00743CA3" w:rsidRPr="00385806">
        <w:rPr>
          <w:rFonts w:ascii="Times New Roman" w:hAnsi="Times New Roman" w:cs="Times New Roman"/>
          <w:sz w:val="24"/>
          <w:szCs w:val="24"/>
        </w:rPr>
        <w:t>RT97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56EDF" w:rsidRPr="00385806">
        <w:rPr>
          <w:rFonts w:ascii="Times New Roman" w:hAnsi="Times New Roman" w:cs="Times New Roman"/>
          <w:sz w:val="24"/>
          <w:szCs w:val="24"/>
        </w:rPr>
        <w:t>IgG</w:t>
      </w:r>
      <w:r w:rsidR="00156EDF" w:rsidRPr="0038580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156ED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monoclonal antibody </w:t>
      </w:r>
      <w:r w:rsidR="00156EDF" w:rsidRPr="00385806">
        <w:rPr>
          <w:rFonts w:ascii="Times New Roman" w:hAnsi="Times New Roman" w:cs="Times New Roman"/>
          <w:sz w:val="24"/>
          <w:szCs w:val="24"/>
        </w:rPr>
        <w:t>was</w:t>
      </w:r>
      <w:r w:rsidR="00FE65A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610E4C" w:rsidRPr="00385806">
        <w:rPr>
          <w:rFonts w:ascii="Times New Roman" w:hAnsi="Times New Roman" w:cs="Times New Roman"/>
          <w:sz w:val="24"/>
          <w:szCs w:val="24"/>
        </w:rPr>
        <w:t>raised against a rat brain protein Triton-X100</w:t>
      </w:r>
      <w:r w:rsidR="00156EDF" w:rsidRPr="00385806">
        <w:rPr>
          <w:rFonts w:ascii="Times New Roman" w:hAnsi="Times New Roman" w:cs="Times New Roman"/>
          <w:sz w:val="24"/>
          <w:szCs w:val="24"/>
        </w:rPr>
        <w:t>-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insoluble fraction, produced in a different research laboratory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son&lt;/Author&gt;&lt;Year&gt;1984&lt;/Year&gt;&lt;RecNum&gt;2471&lt;/RecNum&gt;&lt;DisplayText&gt;[22]&lt;/DisplayText&gt;&lt;record&gt;&lt;rec-number&gt;2471&lt;/rec-number&gt;&lt;foreign-keys&gt;&lt;key app="EN" db-id="90559vz0jafxf3e20v25dreuvfssazz2f292" timestamp="1524063133"&gt;2471&lt;/key&gt;&lt;/foreign-keys&gt;&lt;ref-type name="Journal Article"&gt;17&lt;/ref-type&gt;&lt;contributors&gt;&lt;authors&gt;&lt;author&gt;Lawson, S.N.&lt;/author&gt;&lt;author&gt;Harper, A.A.&lt;/author&gt;&lt;author&gt;Harper, E.I.&lt;/author&gt;&lt;author&gt;Garson, J.A.&lt;/author&gt;&lt;author&gt;Anderton, B.H.&lt;/author&gt;&lt;/authors&gt;&lt;/contributors&gt;&lt;titles&gt;&lt;title&gt;A monoclonal antibody against neurofilament protein specifically labels a subpopulation of rat sensory neurones&lt;/title&gt;&lt;secondary-title&gt;J. Comp Neurol&lt;/secondary-title&gt;&lt;/titles&gt;&lt;periodical&gt;&lt;full-title&gt;J. Comp Neurol&lt;/full-title&gt;&lt;/periodical&gt;&lt;pages&gt;263-272&lt;/pages&gt;&lt;volume&gt;228&lt;/volume&gt;&lt;number&gt;2&lt;/number&gt;&lt;reprint-edition&gt;Not in File&lt;/reprint-edition&gt;&lt;keywords&gt;&lt;keyword&gt;analysis&lt;/keyword&gt;&lt;keyword&gt;Animals&lt;/keyword&gt;&lt;keyword&gt;Antibodies&lt;/keyword&gt;&lt;keyword&gt;Antibodies,Monoclonal&lt;/keyword&gt;&lt;keyword&gt;Association&lt;/keyword&gt;&lt;keyword&gt;Cells&lt;/keyword&gt;&lt;keyword&gt;Central Nervous System&lt;/keyword&gt;&lt;keyword&gt;cytology&lt;/keyword&gt;&lt;keyword&gt;Ganglia&lt;/keyword&gt;&lt;keyword&gt;Ganglia,Spinal&lt;/keyword&gt;&lt;keyword&gt;Immunoenzyme Techniques&lt;/keyword&gt;&lt;keyword&gt;Intermediate Filament Proteins&lt;/keyword&gt;&lt;keyword&gt;Light&lt;/keyword&gt;&lt;keyword&gt;metabolism&lt;/keyword&gt;&lt;keyword&gt;Nervous System&lt;/keyword&gt;&lt;keyword&gt;Neural Crest&lt;/keyword&gt;&lt;keyword&gt;Neurofilament Proteins&lt;/keyword&gt;&lt;keyword&gt;Neurons&lt;/keyword&gt;&lt;keyword&gt;Normal Distribution&lt;/keyword&gt;&lt;keyword&gt;Proteins&lt;/keyword&gt;&lt;keyword&gt;Rats&lt;/keyword&gt;&lt;keyword&gt;Rats,Inbred Strains&lt;/keyword&gt;&lt;keyword&gt;Research&lt;/keyword&gt;&lt;/keywords&gt;&lt;dates&gt;&lt;year&gt;1984&lt;/year&gt;&lt;pub-dates&gt;&lt;date&gt;9/10/1984&lt;/date&gt;&lt;/pub-dates&gt;&lt;/dates&gt;&lt;label&gt;3351&lt;/label&gt;&lt;urls&gt;&lt;related-urls&gt;&lt;url&gt;http://www.ncbi.nlm.nih.gov/pubmed/6434599&lt;/url&gt;&lt;/related-urls&gt;&lt;/urls&gt;&lt;electronic-resource-num&gt;10.1002/cne.902280211 [doi]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2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 and characterized by </w:t>
      </w:r>
      <w:r w:rsidR="00CE4FF4" w:rsidRPr="00385806">
        <w:rPr>
          <w:rFonts w:ascii="Times New Roman" w:hAnsi="Times New Roman" w:cs="Times New Roman"/>
          <w:sz w:val="24"/>
          <w:szCs w:val="24"/>
        </w:rPr>
        <w:t xml:space="preserve">different </w:t>
      </w:r>
      <w:r w:rsidR="00610E4C" w:rsidRPr="00385806">
        <w:rPr>
          <w:rFonts w:ascii="Times New Roman" w:hAnsi="Times New Roman" w:cs="Times New Roman"/>
          <w:sz w:val="24"/>
          <w:szCs w:val="24"/>
        </w:rPr>
        <w:t xml:space="preserve">group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dzb248L0F1dGhvcj48WWVhcj4xOTg0PC9ZZWFyPjxS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dzb248L0F1dGhvcj48WWVhcj4xOTg0PC9ZZWFyPjxS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2, 3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610E4C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2A6D1D30" w14:textId="419081CC" w:rsidR="00CE0452" w:rsidRPr="00385806" w:rsidRDefault="00CE4FF4" w:rsidP="008F26F9">
      <w:pPr>
        <w:spacing w:after="100" w:line="480" w:lineRule="auto"/>
        <w:rPr>
          <w:rFonts w:ascii="Times New Roman" w:eastAsia="Calibri" w:hAnsi="Times New Roman" w:cs="Times New Roman"/>
          <w:bCs/>
          <w:sz w:val="24"/>
          <w:szCs w:val="24"/>
        </w:rPr>
      </w:pPr>
      <w:r w:rsidRPr="00385806">
        <w:rPr>
          <w:rFonts w:ascii="Times New Roman" w:eastAsia="Calibri" w:hAnsi="Times New Roman" w:cs="Times New Roman"/>
          <w:bCs/>
          <w:sz w:val="24"/>
          <w:szCs w:val="24"/>
        </w:rPr>
        <w:t>Primary a</w:t>
      </w:r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ntibody labelling was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visualised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using a peroxidase-conjugated secondary reagent and diaminobenzidine (DAB)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chromagen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(Envision® kit, K4065,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Dako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-Agilent, Ely, UK) then counterstained with Mayer’s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haematoxylin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. As a negative control,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neighbouring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sections were treated identically with an irrelevant primary antibody (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mouse </w:t>
      </w:r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monoclonal </w:t>
      </w:r>
      <w:r w:rsidR="00A54FE0" w:rsidRPr="00385806">
        <w:rPr>
          <w:rFonts w:ascii="Times New Roman" w:eastAsia="Calibri" w:hAnsi="Times New Roman" w:cs="Times New Roman"/>
          <w:bCs/>
          <w:sz w:val="24"/>
          <w:szCs w:val="24"/>
        </w:rPr>
        <w:t>IgG</w:t>
      </w:r>
      <w:r w:rsidR="00A54FE0" w:rsidRPr="00385806">
        <w:rPr>
          <w:rFonts w:ascii="Times New Roman" w:eastAsia="Calibri" w:hAnsi="Times New Roman" w:cs="Times New Roman"/>
          <w:bCs/>
          <w:sz w:val="24"/>
          <w:szCs w:val="24"/>
          <w:vertAlign w:val="subscript"/>
        </w:rPr>
        <w:t>1</w:t>
      </w:r>
      <w:r w:rsidR="00A54FE0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against HPV,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clone K1H8, </w:t>
      </w:r>
      <w:r w:rsidR="003427E2" w:rsidRPr="00385806">
        <w:rPr>
          <w:rFonts w:ascii="Times New Roman" w:eastAsia="Calibri" w:hAnsi="Times New Roman" w:cs="Times New Roman"/>
          <w:bCs/>
          <w:sz w:val="24"/>
          <w:szCs w:val="24"/>
        </w:rPr>
        <w:t>diluted</w:t>
      </w:r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 1:</w:t>
      </w:r>
      <w:r w:rsidR="006D28C4" w:rsidRPr="00385806">
        <w:rPr>
          <w:rFonts w:ascii="Times New Roman" w:eastAsia="Calibri" w:hAnsi="Times New Roman" w:cs="Times New Roman"/>
          <w:bCs/>
          <w:sz w:val="24"/>
          <w:szCs w:val="24"/>
        </w:rPr>
        <w:t>6</w:t>
      </w:r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00;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Dako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, </w:t>
      </w:r>
      <w:proofErr w:type="spellStart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>Glostrup</w:t>
      </w:r>
      <w:proofErr w:type="spellEnd"/>
      <w:r w:rsidR="00CE0452" w:rsidRPr="00385806">
        <w:rPr>
          <w:rFonts w:ascii="Times New Roman" w:eastAsia="Calibri" w:hAnsi="Times New Roman" w:cs="Times New Roman"/>
          <w:bCs/>
          <w:sz w:val="24"/>
          <w:szCs w:val="24"/>
        </w:rPr>
        <w:t xml:space="preserve">, Denmark). </w:t>
      </w:r>
    </w:p>
    <w:p w14:paraId="481A911E" w14:textId="77777777" w:rsidR="00AD702B" w:rsidRPr="00385806" w:rsidRDefault="00AD702B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3E3E097C" w14:textId="399FC81D" w:rsidR="00AD702B" w:rsidRPr="00385806" w:rsidRDefault="00AD702B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 xml:space="preserve">Quantifying </w:t>
      </w:r>
      <w:proofErr w:type="spellStart"/>
      <w:r w:rsidR="005C6E30" w:rsidRPr="00385806">
        <w:rPr>
          <w:rFonts w:ascii="Times New Roman" w:hAnsi="Times New Roman" w:cs="Times New Roman"/>
          <w:i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="00D41C6E" w:rsidRPr="00385806">
        <w:rPr>
          <w:rFonts w:ascii="Times New Roman" w:hAnsi="Times New Roman" w:cs="Times New Roman"/>
          <w:i/>
          <w:sz w:val="24"/>
          <w:szCs w:val="24"/>
        </w:rPr>
        <w:t xml:space="preserve"> immuno</w:t>
      </w:r>
      <w:r w:rsidRPr="00385806">
        <w:rPr>
          <w:rFonts w:ascii="Times New Roman" w:hAnsi="Times New Roman" w:cs="Times New Roman"/>
          <w:i/>
          <w:sz w:val="24"/>
          <w:szCs w:val="24"/>
        </w:rPr>
        <w:t>labelling in digital pathology</w:t>
      </w:r>
    </w:p>
    <w:p w14:paraId="46D86E64" w14:textId="45AB8E9C" w:rsidR="00D41C6E" w:rsidRPr="00385806" w:rsidRDefault="009F6A9C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  <w:lang w:val="en-GB"/>
        </w:rPr>
        <w:t>Labelled sections</w:t>
      </w:r>
      <w:r w:rsidR="00D41C6E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were scanned using a digital slide scanner under 20X objective lens (Hamamatsu </w:t>
      </w:r>
      <w:proofErr w:type="spellStart"/>
      <w:r w:rsidR="00D41C6E" w:rsidRPr="00385806">
        <w:rPr>
          <w:rFonts w:ascii="Times New Roman" w:hAnsi="Times New Roman" w:cs="Times New Roman"/>
          <w:sz w:val="24"/>
          <w:szCs w:val="24"/>
          <w:lang w:val="en-GB"/>
        </w:rPr>
        <w:t>NanoZoomer</w:t>
      </w:r>
      <w:proofErr w:type="spellEnd"/>
      <w:r w:rsidR="00D41C6E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2.0-RS slide scanner) within St George’s Imaging Resource Facility.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canned sections </w:t>
      </w:r>
      <w:r w:rsidR="00B834EF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tored as large digital files (typically 1Gb) in the manufacturer’s image format, </w:t>
      </w:r>
      <w:proofErr w:type="spellStart"/>
      <w:r w:rsidRPr="00385806">
        <w:rPr>
          <w:rFonts w:ascii="Times New Roman" w:hAnsi="Times New Roman" w:cs="Times New Roman"/>
          <w:sz w:val="24"/>
          <w:szCs w:val="24"/>
          <w:lang w:val="en-GB"/>
        </w:rPr>
        <w:t>NanoZoomer</w:t>
      </w:r>
      <w:proofErr w:type="spellEnd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Digital Pathology Image (.</w:t>
      </w:r>
      <w:proofErr w:type="spellStart"/>
      <w:r w:rsidRPr="00385806">
        <w:rPr>
          <w:rFonts w:ascii="Times New Roman" w:hAnsi="Times New Roman" w:cs="Times New Roman"/>
          <w:sz w:val="24"/>
          <w:szCs w:val="24"/>
          <w:lang w:val="en-GB"/>
        </w:rPr>
        <w:t>ndpi</w:t>
      </w:r>
      <w:proofErr w:type="spellEnd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). To quantify features of immunolabelling, </w:t>
      </w:r>
      <w:proofErr w:type="spellStart"/>
      <w:r w:rsidRPr="00385806">
        <w:rPr>
          <w:rFonts w:ascii="Times New Roman" w:hAnsi="Times New Roman" w:cs="Times New Roman"/>
          <w:sz w:val="24"/>
          <w:szCs w:val="24"/>
          <w:lang w:val="en-GB"/>
        </w:rPr>
        <w:t>ndpi</w:t>
      </w:r>
      <w:proofErr w:type="spellEnd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files were viewed using Hamamatsu viewing software NDP View 2. </w:t>
      </w:r>
      <w:r w:rsidR="00875ECC" w:rsidRPr="00385806">
        <w:rPr>
          <w:rFonts w:ascii="Times New Roman" w:hAnsi="Times New Roman" w:cs="Times New Roman"/>
          <w:sz w:val="24"/>
          <w:szCs w:val="24"/>
          <w:lang w:val="en-GB"/>
        </w:rPr>
        <w:t>Scanning of sections, h</w:t>
      </w:r>
      <w:proofErr w:type="spellStart"/>
      <w:r w:rsidR="00875ECC" w:rsidRPr="00385806">
        <w:rPr>
          <w:rFonts w:ascii="Times New Roman" w:hAnsi="Times New Roman" w:cs="Times New Roman"/>
          <w:sz w:val="24"/>
          <w:szCs w:val="24"/>
        </w:rPr>
        <w:t>arvesting</w:t>
      </w:r>
      <w:proofErr w:type="spellEnd"/>
      <w:r w:rsidR="00875ECC" w:rsidRPr="00385806">
        <w:rPr>
          <w:rFonts w:ascii="Times New Roman" w:hAnsi="Times New Roman" w:cs="Times New Roman"/>
          <w:sz w:val="24"/>
          <w:szCs w:val="24"/>
        </w:rPr>
        <w:t xml:space="preserve"> of TIFF files and all image analyses were performed blind to clinical data.</w:t>
      </w:r>
      <w:r w:rsidR="00CE4FF4" w:rsidRPr="00385806">
        <w:rPr>
          <w:rFonts w:ascii="Times New Roman" w:hAnsi="Times New Roman" w:cs="Times New Roman"/>
          <w:sz w:val="24"/>
          <w:szCs w:val="24"/>
        </w:rPr>
        <w:t xml:space="preserve"> </w:t>
      </w:r>
      <w:bookmarkStart w:id="5" w:name="_Hlk88231886"/>
      <w:r w:rsidR="00875ECC" w:rsidRPr="00385806">
        <w:rPr>
          <w:rFonts w:ascii="Times New Roman" w:hAnsi="Times New Roman" w:cs="Times New Roman"/>
          <w:sz w:val="24"/>
          <w:szCs w:val="24"/>
        </w:rPr>
        <w:lastRenderedPageBreak/>
        <w:t>Quantitation of all cases was performed by one author (</w:t>
      </w:r>
      <w:proofErr w:type="gramStart"/>
      <w:r w:rsidR="00875ECC" w:rsidRPr="00385806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CE4FF4" w:rsidRPr="00385806">
        <w:rPr>
          <w:rFonts w:ascii="Times New Roman" w:hAnsi="Times New Roman" w:cs="Times New Roman"/>
          <w:sz w:val="24"/>
          <w:szCs w:val="24"/>
        </w:rPr>
        <w:t xml:space="preserve"> Anad</w:t>
      </w:r>
      <w:r w:rsidR="00875ECC" w:rsidRPr="00385806">
        <w:rPr>
          <w:rFonts w:ascii="Times New Roman" w:hAnsi="Times New Roman" w:cs="Times New Roman"/>
          <w:sz w:val="24"/>
          <w:szCs w:val="24"/>
        </w:rPr>
        <w:t>).</w:t>
      </w:r>
      <w:r w:rsidR="0021313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a subset of cases (n=23) quantitation of </w:t>
      </w:r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</w:t>
      </w:r>
      <w:proofErr w:type="spellStart"/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vasculocentric</w:t>
      </w:r>
      <w:proofErr w:type="spellEnd"/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raction of </w:t>
      </w:r>
      <w:proofErr w:type="spellStart"/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NfH</w:t>
      </w:r>
      <w:proofErr w:type="spellEnd"/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labelling</w:t>
      </w:r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repeated by a second blinded observer (S</w:t>
      </w:r>
      <w:r w:rsidR="005A4A6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A4A6E" w:rsidRPr="00385806">
        <w:rPr>
          <w:rFonts w:ascii="Times New Roman" w:hAnsi="Times New Roman" w:cs="Times New Roman"/>
          <w:sz w:val="24"/>
          <w:szCs w:val="24"/>
        </w:rPr>
        <w:t>Mihevc</w:t>
      </w:r>
      <w:r w:rsidR="0021313F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bookmarkEnd w:id="5"/>
    </w:p>
    <w:p w14:paraId="73012F89" w14:textId="77777777" w:rsidR="00156EDF" w:rsidRPr="00385806" w:rsidRDefault="00156EDF" w:rsidP="008F26F9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A880D92" w14:textId="2F80FB37" w:rsidR="00FC16AF" w:rsidRPr="00385806" w:rsidRDefault="005F7891" w:rsidP="008F26F9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In order to calculate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extent of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  <w:lang w:val="en-GB"/>
        </w:rPr>
        <w:t>NfH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immunolabelling, a grid was superimposed onto the scanned section and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maller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images were sampled in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 systematic manner. Images were sampled in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TI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F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 format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t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the intersections of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grid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lines within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ubcortical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white matter, at 10x magnification. For each section, </w:t>
      </w:r>
      <w:r w:rsidR="008D19A8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t least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ive fields of view were obtained.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he field of view at the intersection was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not sampled if any of the following were present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: presence of grey matter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the presence of periventricular ependymal lining;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vessel</w:t>
      </w:r>
      <w:r w:rsidR="00F10538" w:rsidRPr="0038580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D19A8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greater than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300μm in 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outer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diameter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unusually large perivascular spaces;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poor tissue quality</w:t>
      </w:r>
      <w:r w:rsidR="00CE4FF4" w:rsidRPr="0038580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such as tearing or </w:t>
      </w:r>
      <w:proofErr w:type="gramStart"/>
      <w:r w:rsidRPr="00385806">
        <w:rPr>
          <w:rFonts w:ascii="Times New Roman" w:hAnsi="Times New Roman" w:cs="Times New Roman"/>
          <w:sz w:val="24"/>
          <w:szCs w:val="24"/>
          <w:lang w:val="en-GB"/>
        </w:rPr>
        <w:t>other</w:t>
      </w:r>
      <w:proofErr w:type="gramEnd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artefact. TI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F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F images were imported into FIJI-ImageJ software (National Institute for Health). Using the H-DAB vector for Colour Deconvolution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-2</w:t>
      </w:r>
      <w:r w:rsidRPr="00385806">
        <w:rPr>
          <w:rFonts w:ascii="Times New Roman" w:hAnsi="Times New Roman" w:cs="Times New Roman"/>
          <w:color w:val="FF0000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plugin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D19A8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or ImageJ 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(</w:t>
      </w:r>
      <w:hyperlink r:id="rId11" w:history="1">
        <w:r w:rsidR="00FC16AF" w:rsidRPr="00385806">
          <w:rPr>
            <w:rStyle w:val="Hyperlink"/>
            <w:sz w:val="24"/>
            <w:szCs w:val="24"/>
            <w:lang w:val="en-GB"/>
          </w:rPr>
          <w:t>https://blog.bham.ac.uk/intellimic/g-landini-software/colour-deconvolution-2/</w:t>
        </w:r>
      </w:hyperlink>
      <w:r w:rsidR="00FC16AF" w:rsidRPr="00385806">
        <w:rPr>
          <w:rStyle w:val="Hyperlink"/>
          <w:sz w:val="24"/>
          <w:szCs w:val="24"/>
          <w:lang w:val="en-GB"/>
        </w:rPr>
        <w:t>)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a map of DAB labelled pixels was obtained in 8-bit greyscale format. For each TI</w:t>
      </w:r>
      <w:r w:rsidR="008D19A8" w:rsidRPr="00385806">
        <w:rPr>
          <w:rFonts w:ascii="Times New Roman" w:hAnsi="Times New Roman" w:cs="Times New Roman"/>
          <w:sz w:val="24"/>
          <w:szCs w:val="24"/>
          <w:lang w:val="en-GB"/>
        </w:rPr>
        <w:t>F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F image, DAB</w:t>
      </w:r>
      <w:r w:rsidR="008D19A8" w:rsidRPr="00385806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positive pixels were identified using the inbuilt threshold detection algorithm 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385806">
        <w:rPr>
          <w:rFonts w:ascii="Times New Roman" w:hAnsi="Times New Roman" w:cs="Times New Roman"/>
          <w:sz w:val="24"/>
          <w:szCs w:val="24"/>
          <w:lang w:val="en-GB"/>
        </w:rPr>
        <w:t>Renyi</w:t>
      </w:r>
      <w:proofErr w:type="spellEnd"/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Entropy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window. </w:t>
      </w:r>
      <w:bookmarkStart w:id="6" w:name="_Hlk88646636"/>
      <w:r w:rsidR="004D13BB" w:rsidRPr="00385806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extent of labelling was </w:t>
      </w:r>
      <w:r w:rsidR="004D13BB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defined as the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rea fraction, calculated as the </w:t>
      </w:r>
      <w:r w:rsidR="004D13BB" w:rsidRPr="00385806">
        <w:rPr>
          <w:rFonts w:ascii="Times New Roman" w:hAnsi="Times New Roman" w:cs="Times New Roman"/>
          <w:sz w:val="24"/>
          <w:szCs w:val="24"/>
          <w:lang w:val="en-GB"/>
        </w:rPr>
        <w:t>ratio of (number of DAB positive pixels/total pixels in the image) and the average across all TI</w:t>
      </w:r>
      <w:r w:rsidR="00FC16AF" w:rsidRPr="00385806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4D13BB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s </w:t>
      </w:r>
      <w:r w:rsidR="00F10538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="004D13BB" w:rsidRPr="00385806">
        <w:rPr>
          <w:rFonts w:ascii="Times New Roman" w:hAnsi="Times New Roman" w:cs="Times New Roman"/>
          <w:sz w:val="24"/>
          <w:szCs w:val="24"/>
          <w:lang w:val="en-GB"/>
        </w:rPr>
        <w:t>reported for each case.</w:t>
      </w:r>
      <w:bookmarkEnd w:id="6"/>
    </w:p>
    <w:p w14:paraId="400D97FD" w14:textId="43FC995D" w:rsidR="00C413BE" w:rsidRPr="00385806" w:rsidRDefault="00FC16AF" w:rsidP="008F26F9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In order to determine the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vasculocentic</w:t>
      </w:r>
      <w:proofErr w:type="spellEnd"/>
      <w:r w:rsidR="002B597E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raction of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  <w:lang w:val="en-GB"/>
        </w:rPr>
        <w:t>NfH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labelling, scanned sections were viewed in Hamamatsu NDP-View2 viewing software at 10x magnification</w:t>
      </w:r>
      <w:bookmarkStart w:id="7" w:name="_Hlk88646688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ections were assessed for the presence of small vessels of arterial appearance with outer diameter 100-300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μm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. Sections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were viewed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systematically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from the top left corner, in a ‘lawnmower’ fashion. Only clearly recognisable white matter was included in the area of analysis. </w:t>
      </w:r>
      <w:r w:rsidR="00CB2A68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ny areas of poor tissue quality </w:t>
      </w:r>
      <w:r w:rsidR="00CB2A68" w:rsidRPr="00385806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or clear artefact (tears, folds, bubbles) were omitted.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Each vessel was assessed qualitatively for 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the presence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vasculocentric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axonal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  <w:lang w:val="en-GB"/>
        </w:rPr>
        <w:t>NfH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labelling. The total area of white matter analysed was recorded, using NDP-View2 software. For each </w:t>
      </w:r>
      <w:r w:rsidR="00EA2ED0" w:rsidRPr="00385806">
        <w:rPr>
          <w:rFonts w:ascii="Times New Roman" w:hAnsi="Times New Roman" w:cs="Times New Roman"/>
          <w:sz w:val="24"/>
          <w:szCs w:val="24"/>
          <w:lang w:val="en-GB"/>
        </w:rPr>
        <w:t>section</w:t>
      </w:r>
      <w:r w:rsidR="008E4EC3" w:rsidRPr="0038580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EA2ED0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the ratio of </w:t>
      </w:r>
      <w:r w:rsidR="008E4EC3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number of vessels with </w:t>
      </w:r>
      <w:proofErr w:type="spellStart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>vasculocentric</w:t>
      </w:r>
      <w:proofErr w:type="spellEnd"/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1313F" w:rsidRPr="00385806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  <w:lang w:val="en-GB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labelling</w:t>
      </w:r>
      <w:r w:rsidR="00B00172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E4EC3" w:rsidRPr="00385806">
        <w:rPr>
          <w:rFonts w:ascii="Times New Roman" w:hAnsi="Times New Roman" w:cs="Times New Roman"/>
          <w:sz w:val="24"/>
          <w:szCs w:val="24"/>
          <w:lang w:val="en-GB"/>
        </w:rPr>
        <w:t>to the t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otal number of vessels was reported. The vessel density was reported as (total number of </w:t>
      </w:r>
      <w:r w:rsidR="00EA2ED0" w:rsidRPr="00385806">
        <w:rPr>
          <w:rFonts w:ascii="Times New Roman" w:hAnsi="Times New Roman" w:cs="Times New Roman"/>
          <w:sz w:val="24"/>
          <w:szCs w:val="24"/>
          <w:lang w:val="en-GB"/>
        </w:rPr>
        <w:t xml:space="preserve">included 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vessels/total area analysed in mm</w:t>
      </w:r>
      <w:r w:rsidRPr="0038580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385806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bookmarkEnd w:id="7"/>
    <w:p w14:paraId="1D360B2D" w14:textId="7772AFF7" w:rsidR="00C413BE" w:rsidRPr="00385806" w:rsidRDefault="00875ECC" w:rsidP="008F26F9">
      <w:pPr>
        <w:spacing w:after="10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reement </w:t>
      </w:r>
      <w:r w:rsidR="00155B16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ween </w:t>
      </w:r>
      <w:r w:rsidR="00E965E0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two independent observers (AA, SPM) 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assessed in terms of the Pearson correlation coefficient R and the </w:t>
      </w:r>
      <w:r w:rsidR="008019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 difference and 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land-Altmann limits of agreement </w:t>
      </w:r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8019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 difference 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± </w:t>
      </w:r>
      <w:r w:rsidR="00E965E0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1.96 x standard deviation of the difference</w:t>
      </w:r>
      <w:r w:rsidR="00E965E0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46EEA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the total number of vessels per section, number of vessels with </w:t>
      </w:r>
      <w:proofErr w:type="spellStart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vasculocentric</w:t>
      </w:r>
      <w:proofErr w:type="spellEnd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NfH</w:t>
      </w:r>
      <w:proofErr w:type="spellEnd"/>
      <w:r w:rsidR="00646EEA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belling</w:t>
      </w:r>
      <w:r w:rsidR="005701D6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oportion of vessels with </w:t>
      </w:r>
      <w:proofErr w:type="spellStart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vasculocentric</w:t>
      </w:r>
      <w:proofErr w:type="spellEnd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NfH</w:t>
      </w:r>
      <w:proofErr w:type="spellEnd"/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belling:</w:t>
      </w:r>
      <w:r w:rsidR="00646EEA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701D6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R was 0.702, 0.674 and 0.719 respectively</w:t>
      </w:r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5701D6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mean difference and limits of agreement were</w:t>
      </w:r>
      <w:r w:rsidR="00EA2ED0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5701D6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C413BE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4.0 [-9.3, 17.3], 1.5 [-9.5, 12.5] and -0.088 [-0.541, 0.364], respectively.</w:t>
      </w:r>
    </w:p>
    <w:p w14:paraId="6BC98B73" w14:textId="77777777" w:rsidR="005701D6" w:rsidRPr="00385806" w:rsidRDefault="005701D6" w:rsidP="008F26F9">
      <w:pPr>
        <w:spacing w:after="10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0F811737" w14:textId="35F0A3D2" w:rsidR="00AD702B" w:rsidRPr="00385806" w:rsidRDefault="00AD702B" w:rsidP="008F26F9">
      <w:pPr>
        <w:spacing w:after="10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Statistics</w:t>
      </w:r>
      <w:r w:rsidR="009D2CDC" w:rsidRPr="00385806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CE0452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Statistical testing was performed in SPSS (v.26). Between-group differences were tested using</w:t>
      </w:r>
      <w:r w:rsidR="00743CA3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ruskal-Wallis tests, with Dunn’s post hoc testing. </w:t>
      </w:r>
      <w:r w:rsidR="00CE0452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No post hoc corrections were applied. P&lt;0.05 was considered significant.</w:t>
      </w:r>
    </w:p>
    <w:p w14:paraId="66645B24" w14:textId="77777777" w:rsidR="00AD702B" w:rsidRPr="00385806" w:rsidRDefault="00AD702B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3095CD4" w14:textId="77777777" w:rsidR="000F0C0D" w:rsidRPr="00385806" w:rsidRDefault="000F0C0D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6E26BC93" w14:textId="4D63123B" w:rsidR="00B400B1" w:rsidRPr="00385806" w:rsidRDefault="007C2BC2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We examined </w:t>
      </w:r>
      <w:r w:rsidR="002A5567" w:rsidRPr="00385806">
        <w:rPr>
          <w:rFonts w:ascii="Times New Roman" w:hAnsi="Times New Roman" w:cs="Times New Roman"/>
          <w:sz w:val="24"/>
          <w:szCs w:val="24"/>
        </w:rPr>
        <w:t xml:space="preserve">subcortical white matter </w:t>
      </w:r>
      <w:r w:rsidRPr="00385806">
        <w:rPr>
          <w:rFonts w:ascii="Times New Roman" w:hAnsi="Times New Roman" w:cs="Times New Roman"/>
          <w:sz w:val="24"/>
          <w:szCs w:val="24"/>
        </w:rPr>
        <w:t xml:space="preserve">from </w:t>
      </w:r>
      <w:r w:rsidR="00250B65" w:rsidRPr="00385806">
        <w:rPr>
          <w:rFonts w:ascii="Times New Roman" w:hAnsi="Times New Roman" w:cs="Times New Roman"/>
          <w:sz w:val="24"/>
          <w:szCs w:val="24"/>
        </w:rPr>
        <w:t>52</w:t>
      </w:r>
      <w:r w:rsidRPr="00385806">
        <w:rPr>
          <w:rFonts w:ascii="Times New Roman" w:hAnsi="Times New Roman" w:cs="Times New Roman"/>
          <w:sz w:val="24"/>
          <w:szCs w:val="24"/>
        </w:rPr>
        <w:t xml:space="preserve"> brains</w:t>
      </w:r>
      <w:r w:rsidR="00B400B1" w:rsidRPr="00385806">
        <w:rPr>
          <w:rFonts w:ascii="Times New Roman" w:hAnsi="Times New Roman" w:cs="Times New Roman"/>
          <w:sz w:val="24"/>
          <w:szCs w:val="24"/>
        </w:rPr>
        <w:t>. These</w:t>
      </w:r>
      <w:r w:rsidR="00877B5D" w:rsidRPr="00385806">
        <w:rPr>
          <w:rFonts w:ascii="Times New Roman" w:hAnsi="Times New Roman" w:cs="Times New Roman"/>
          <w:sz w:val="24"/>
          <w:szCs w:val="24"/>
        </w:rPr>
        <w:t xml:space="preserve"> includ</w:t>
      </w:r>
      <w:r w:rsidR="00B400B1" w:rsidRPr="00385806">
        <w:rPr>
          <w:rFonts w:ascii="Times New Roman" w:hAnsi="Times New Roman" w:cs="Times New Roman"/>
          <w:sz w:val="24"/>
          <w:szCs w:val="24"/>
        </w:rPr>
        <w:t>ed</w:t>
      </w:r>
      <w:r w:rsidR="00877B5D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C4BF3" w:rsidRPr="00385806">
        <w:rPr>
          <w:rFonts w:ascii="Times New Roman" w:hAnsi="Times New Roman" w:cs="Times New Roman"/>
          <w:sz w:val="24"/>
          <w:szCs w:val="24"/>
        </w:rPr>
        <w:t xml:space="preserve">11 </w:t>
      </w:r>
      <w:r w:rsidR="00250B65" w:rsidRPr="00385806">
        <w:rPr>
          <w:rFonts w:ascii="Times New Roman" w:hAnsi="Times New Roman" w:cs="Times New Roman"/>
          <w:sz w:val="24"/>
          <w:szCs w:val="24"/>
        </w:rPr>
        <w:t>younger adults without brain pathology (</w:t>
      </w:r>
      <w:r w:rsidR="00156EDF" w:rsidRPr="00385806">
        <w:rPr>
          <w:rFonts w:ascii="Times New Roman" w:hAnsi="Times New Roman" w:cs="Times New Roman"/>
          <w:sz w:val="24"/>
          <w:szCs w:val="24"/>
        </w:rPr>
        <w:t xml:space="preserve">mean (SD) age: </w:t>
      </w:r>
      <w:r w:rsidR="00250B65" w:rsidRPr="00385806">
        <w:rPr>
          <w:rFonts w:ascii="Times New Roman" w:hAnsi="Times New Roman" w:cs="Times New Roman"/>
          <w:sz w:val="24"/>
          <w:szCs w:val="24"/>
        </w:rPr>
        <w:t>43.6 (12.5) y</w:t>
      </w:r>
      <w:r w:rsidR="00847E5C" w:rsidRPr="00385806">
        <w:rPr>
          <w:rFonts w:ascii="Times New Roman" w:hAnsi="Times New Roman" w:cs="Times New Roman"/>
          <w:sz w:val="24"/>
          <w:szCs w:val="24"/>
        </w:rPr>
        <w:t>ears</w:t>
      </w:r>
      <w:r w:rsidR="00250B65" w:rsidRPr="00385806">
        <w:rPr>
          <w:rFonts w:ascii="Times New Roman" w:hAnsi="Times New Roman" w:cs="Times New Roman"/>
          <w:sz w:val="24"/>
          <w:szCs w:val="24"/>
        </w:rPr>
        <w:t>)</w:t>
      </w:r>
      <w:r w:rsidR="008C4BF3" w:rsidRPr="00385806">
        <w:rPr>
          <w:rFonts w:ascii="Times New Roman" w:hAnsi="Times New Roman" w:cs="Times New Roman"/>
          <w:sz w:val="24"/>
          <w:szCs w:val="24"/>
        </w:rPr>
        <w:t>, 11</w:t>
      </w:r>
      <w:r w:rsidR="00250B65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77B5D" w:rsidRPr="00385806">
        <w:rPr>
          <w:rFonts w:ascii="Times New Roman" w:hAnsi="Times New Roman" w:cs="Times New Roman"/>
          <w:sz w:val="24"/>
          <w:szCs w:val="24"/>
        </w:rPr>
        <w:t xml:space="preserve">older people </w:t>
      </w:r>
      <w:r w:rsidR="00250B65" w:rsidRPr="00385806">
        <w:rPr>
          <w:rFonts w:ascii="Times New Roman" w:hAnsi="Times New Roman" w:cs="Times New Roman"/>
          <w:sz w:val="24"/>
          <w:szCs w:val="24"/>
        </w:rPr>
        <w:t>without significant brain pathology (85.6 (7.8) y</w:t>
      </w:r>
      <w:r w:rsidR="00847E5C" w:rsidRPr="00385806">
        <w:rPr>
          <w:rFonts w:ascii="Times New Roman" w:hAnsi="Times New Roman" w:cs="Times New Roman"/>
          <w:sz w:val="24"/>
          <w:szCs w:val="24"/>
        </w:rPr>
        <w:t>ears</w:t>
      </w:r>
      <w:r w:rsidR="00250B65" w:rsidRPr="00385806">
        <w:rPr>
          <w:rFonts w:ascii="Times New Roman" w:hAnsi="Times New Roman" w:cs="Times New Roman"/>
          <w:sz w:val="24"/>
          <w:szCs w:val="24"/>
        </w:rPr>
        <w:t xml:space="preserve">), </w:t>
      </w:r>
      <w:r w:rsidR="008C4BF3" w:rsidRPr="00385806">
        <w:rPr>
          <w:rFonts w:ascii="Times New Roman" w:hAnsi="Times New Roman" w:cs="Times New Roman"/>
          <w:sz w:val="24"/>
          <w:szCs w:val="24"/>
        </w:rPr>
        <w:t xml:space="preserve">17 older people </w:t>
      </w:r>
      <w:r w:rsidR="00B400B1" w:rsidRPr="00385806">
        <w:rPr>
          <w:rFonts w:ascii="Times New Roman" w:hAnsi="Times New Roman" w:cs="Times New Roman"/>
          <w:sz w:val="24"/>
          <w:szCs w:val="24"/>
        </w:rPr>
        <w:t xml:space="preserve">with moderate-severe SVD </w:t>
      </w:r>
      <w:r w:rsidR="00877B5D" w:rsidRPr="00385806">
        <w:rPr>
          <w:rFonts w:ascii="Times New Roman" w:hAnsi="Times New Roman" w:cs="Times New Roman"/>
          <w:sz w:val="24"/>
          <w:szCs w:val="24"/>
        </w:rPr>
        <w:t>(8</w:t>
      </w:r>
      <w:r w:rsidR="00B400B1" w:rsidRPr="00385806">
        <w:rPr>
          <w:rFonts w:ascii="Times New Roman" w:hAnsi="Times New Roman" w:cs="Times New Roman"/>
          <w:sz w:val="24"/>
          <w:szCs w:val="24"/>
        </w:rPr>
        <w:t>0.</w:t>
      </w:r>
      <w:r w:rsidR="00250B65" w:rsidRPr="00385806">
        <w:rPr>
          <w:rFonts w:ascii="Times New Roman" w:hAnsi="Times New Roman" w:cs="Times New Roman"/>
          <w:sz w:val="24"/>
          <w:szCs w:val="24"/>
        </w:rPr>
        <w:t>4</w:t>
      </w:r>
      <w:r w:rsidR="00877B5D" w:rsidRPr="00385806">
        <w:rPr>
          <w:rFonts w:ascii="Times New Roman" w:hAnsi="Times New Roman" w:cs="Times New Roman"/>
          <w:sz w:val="24"/>
          <w:szCs w:val="24"/>
        </w:rPr>
        <w:t xml:space="preserve"> (9.</w:t>
      </w:r>
      <w:r w:rsidR="00250B65" w:rsidRPr="00385806">
        <w:rPr>
          <w:rFonts w:ascii="Times New Roman" w:hAnsi="Times New Roman" w:cs="Times New Roman"/>
          <w:sz w:val="24"/>
          <w:szCs w:val="24"/>
        </w:rPr>
        <w:t>0</w:t>
      </w:r>
      <w:r w:rsidR="00877B5D" w:rsidRPr="00385806">
        <w:rPr>
          <w:rFonts w:ascii="Times New Roman" w:hAnsi="Times New Roman" w:cs="Times New Roman"/>
          <w:sz w:val="24"/>
          <w:szCs w:val="24"/>
        </w:rPr>
        <w:t>) y</w:t>
      </w:r>
      <w:r w:rsidR="00847E5C" w:rsidRPr="00385806">
        <w:rPr>
          <w:rFonts w:ascii="Times New Roman" w:hAnsi="Times New Roman" w:cs="Times New Roman"/>
          <w:sz w:val="24"/>
          <w:szCs w:val="24"/>
        </w:rPr>
        <w:t>ears</w:t>
      </w:r>
      <w:r w:rsidR="00877B5D" w:rsidRPr="00385806">
        <w:rPr>
          <w:rFonts w:ascii="Times New Roman" w:hAnsi="Times New Roman" w:cs="Times New Roman"/>
          <w:sz w:val="24"/>
          <w:szCs w:val="24"/>
        </w:rPr>
        <w:t>)</w:t>
      </w:r>
      <w:r w:rsidR="008C4BF3" w:rsidRPr="00385806">
        <w:rPr>
          <w:rFonts w:ascii="Times New Roman" w:hAnsi="Times New Roman" w:cs="Times New Roman"/>
          <w:sz w:val="24"/>
          <w:szCs w:val="24"/>
        </w:rPr>
        <w:t xml:space="preserve"> and 13 older people</w:t>
      </w:r>
      <w:r w:rsidR="004A35C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250B65" w:rsidRPr="00385806">
        <w:rPr>
          <w:rFonts w:ascii="Times New Roman" w:hAnsi="Times New Roman" w:cs="Times New Roman"/>
          <w:sz w:val="24"/>
          <w:szCs w:val="24"/>
        </w:rPr>
        <w:t xml:space="preserve">with </w:t>
      </w:r>
      <w:r w:rsidR="00B400B1" w:rsidRPr="00385806">
        <w:rPr>
          <w:rFonts w:ascii="Times New Roman" w:hAnsi="Times New Roman" w:cs="Times New Roman"/>
          <w:sz w:val="24"/>
          <w:szCs w:val="24"/>
        </w:rPr>
        <w:t>severe AD (8</w:t>
      </w:r>
      <w:r w:rsidR="00250B65" w:rsidRPr="00385806">
        <w:rPr>
          <w:rFonts w:ascii="Times New Roman" w:hAnsi="Times New Roman" w:cs="Times New Roman"/>
          <w:sz w:val="24"/>
          <w:szCs w:val="24"/>
        </w:rPr>
        <w:t>2</w:t>
      </w:r>
      <w:r w:rsidR="00B400B1" w:rsidRPr="00385806">
        <w:rPr>
          <w:rFonts w:ascii="Times New Roman" w:hAnsi="Times New Roman" w:cs="Times New Roman"/>
          <w:sz w:val="24"/>
          <w:szCs w:val="24"/>
        </w:rPr>
        <w:t>.4 (</w:t>
      </w:r>
      <w:r w:rsidR="00250B65" w:rsidRPr="00385806">
        <w:rPr>
          <w:rFonts w:ascii="Times New Roman" w:hAnsi="Times New Roman" w:cs="Times New Roman"/>
          <w:sz w:val="24"/>
          <w:szCs w:val="24"/>
        </w:rPr>
        <w:t>10.1</w:t>
      </w:r>
      <w:r w:rsidR="00B400B1" w:rsidRPr="00385806">
        <w:rPr>
          <w:rFonts w:ascii="Times New Roman" w:hAnsi="Times New Roman" w:cs="Times New Roman"/>
          <w:sz w:val="24"/>
          <w:szCs w:val="24"/>
        </w:rPr>
        <w:t>) y</w:t>
      </w:r>
      <w:r w:rsidR="00847E5C" w:rsidRPr="00385806">
        <w:rPr>
          <w:rFonts w:ascii="Times New Roman" w:hAnsi="Times New Roman" w:cs="Times New Roman"/>
          <w:sz w:val="24"/>
          <w:szCs w:val="24"/>
        </w:rPr>
        <w:t>ears</w:t>
      </w:r>
      <w:r w:rsidR="00B400B1" w:rsidRPr="00385806">
        <w:rPr>
          <w:rFonts w:ascii="Times New Roman" w:hAnsi="Times New Roman" w:cs="Times New Roman"/>
          <w:sz w:val="24"/>
          <w:szCs w:val="24"/>
        </w:rPr>
        <w:t>)</w:t>
      </w:r>
      <w:r w:rsidR="00877B5D" w:rsidRPr="00385806">
        <w:rPr>
          <w:rFonts w:ascii="Times New Roman" w:hAnsi="Times New Roman" w:cs="Times New Roman"/>
          <w:sz w:val="24"/>
          <w:szCs w:val="24"/>
        </w:rPr>
        <w:t>. Demographic details are listed in Table 1.</w:t>
      </w:r>
    </w:p>
    <w:p w14:paraId="77383926" w14:textId="77777777" w:rsidR="00554FDE" w:rsidRPr="00385806" w:rsidRDefault="00554FDE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78BAD03D" w14:textId="05D59058" w:rsidR="00877B5D" w:rsidRPr="00385806" w:rsidRDefault="00877B5D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385806">
        <w:rPr>
          <w:rFonts w:ascii="Times New Roman" w:hAnsi="Times New Roman" w:cs="Times New Roman"/>
          <w:i/>
          <w:sz w:val="24"/>
          <w:szCs w:val="24"/>
        </w:rPr>
        <w:t>Characterisation</w:t>
      </w:r>
      <w:proofErr w:type="spellEnd"/>
      <w:r w:rsidRPr="00385806">
        <w:rPr>
          <w:rFonts w:ascii="Times New Roman" w:hAnsi="Times New Roman" w:cs="Times New Roman"/>
          <w:i/>
          <w:sz w:val="24"/>
          <w:szCs w:val="24"/>
        </w:rPr>
        <w:t xml:space="preserve"> of </w:t>
      </w:r>
      <w:proofErr w:type="spellStart"/>
      <w:r w:rsidR="005C6E30" w:rsidRPr="00385806">
        <w:rPr>
          <w:rFonts w:ascii="Times New Roman" w:hAnsi="Times New Roman" w:cs="Times New Roman"/>
          <w:i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i/>
          <w:sz w:val="24"/>
          <w:szCs w:val="24"/>
        </w:rPr>
        <w:t xml:space="preserve"> immunolabelling in subcortical white matter. </w:t>
      </w:r>
    </w:p>
    <w:p w14:paraId="5993D466" w14:textId="3AC89DE0" w:rsidR="00EA2ED0" w:rsidRPr="00385806" w:rsidRDefault="007C2BC2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In brains of older people</w:t>
      </w:r>
      <w:r w:rsidR="00EA2ED0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875ECC" w:rsidRPr="00385806">
        <w:rPr>
          <w:rFonts w:ascii="Times New Roman" w:hAnsi="Times New Roman" w:cs="Times New Roman"/>
          <w:sz w:val="24"/>
          <w:szCs w:val="24"/>
        </w:rPr>
        <w:t>across all groups</w:t>
      </w:r>
      <w:r w:rsidR="00EA2ED0" w:rsidRPr="00385806">
        <w:rPr>
          <w:rFonts w:ascii="Times New Roman" w:hAnsi="Times New Roman" w:cs="Times New Roman"/>
          <w:sz w:val="24"/>
          <w:szCs w:val="24"/>
        </w:rPr>
        <w:t>,</w:t>
      </w:r>
      <w:r w:rsidR="00875EC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there was a characteristic labelling pattern. In subcortical white matter, axons were </w:t>
      </w:r>
      <w:r w:rsidR="009666EF" w:rsidRPr="00385806">
        <w:rPr>
          <w:rFonts w:ascii="Times New Roman" w:hAnsi="Times New Roman" w:cs="Times New Roman"/>
          <w:sz w:val="24"/>
          <w:szCs w:val="24"/>
        </w:rPr>
        <w:t xml:space="preserve">strongly </w:t>
      </w:r>
      <w:r w:rsidRPr="00385806">
        <w:rPr>
          <w:rFonts w:ascii="Times New Roman" w:hAnsi="Times New Roman" w:cs="Times New Roman"/>
          <w:sz w:val="24"/>
          <w:szCs w:val="24"/>
        </w:rPr>
        <w:t xml:space="preserve">positive for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A64375" w:rsidRPr="00385806">
        <w:rPr>
          <w:rFonts w:ascii="Times New Roman" w:hAnsi="Times New Roman" w:cs="Times New Roman"/>
          <w:sz w:val="24"/>
          <w:szCs w:val="24"/>
        </w:rPr>
        <w:t xml:space="preserve"> (Figure 1A, B)</w:t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bookmarkStart w:id="8" w:name="_Hlk88717846"/>
      <w:r w:rsidRPr="00385806">
        <w:rPr>
          <w:rFonts w:ascii="Times New Roman" w:hAnsi="Times New Roman" w:cs="Times New Roman"/>
          <w:sz w:val="24"/>
          <w:szCs w:val="24"/>
        </w:rPr>
        <w:t>Frequently, swollen structures that appear</w:t>
      </w:r>
      <w:r w:rsidR="00043F64" w:rsidRPr="00385806">
        <w:rPr>
          <w:rFonts w:ascii="Times New Roman" w:hAnsi="Times New Roman" w:cs="Times New Roman"/>
          <w:sz w:val="24"/>
          <w:szCs w:val="24"/>
        </w:rPr>
        <w:t>ed</w:t>
      </w:r>
      <w:r w:rsidRPr="00385806">
        <w:rPr>
          <w:rFonts w:ascii="Times New Roman" w:hAnsi="Times New Roman" w:cs="Times New Roman"/>
          <w:sz w:val="24"/>
          <w:szCs w:val="24"/>
        </w:rPr>
        <w:t xml:space="preserve"> to be axonal bulbs were </w:t>
      </w:r>
      <w:proofErr w:type="spellStart"/>
      <w:r w:rsidR="00AF2FD2" w:rsidRPr="00385806">
        <w:rPr>
          <w:rFonts w:ascii="Times New Roman" w:hAnsi="Times New Roman" w:cs="Times New Roman"/>
          <w:sz w:val="24"/>
          <w:szCs w:val="24"/>
        </w:rPr>
        <w:t>pNfH</w:t>
      </w:r>
      <w:proofErr w:type="spellEnd"/>
      <w:r w:rsidR="00AF2FD2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>positive and clearly visible (</w:t>
      </w:r>
      <w:r w:rsidR="002B597E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2B597E" w:rsidRPr="00385806">
        <w:rPr>
          <w:rFonts w:ascii="Times New Roman" w:hAnsi="Times New Roman" w:cs="Times New Roman"/>
          <w:sz w:val="24"/>
          <w:szCs w:val="24"/>
        </w:rPr>
        <w:t>1</w:t>
      </w:r>
      <w:r w:rsidR="00A64375" w:rsidRPr="00385806">
        <w:rPr>
          <w:rFonts w:ascii="Times New Roman" w:hAnsi="Times New Roman" w:cs="Times New Roman"/>
          <w:sz w:val="24"/>
          <w:szCs w:val="24"/>
        </w:rPr>
        <w:t>C, D</w:t>
      </w:r>
      <w:r w:rsidRPr="00385806">
        <w:rPr>
          <w:rFonts w:ascii="Times New Roman" w:hAnsi="Times New Roman" w:cs="Times New Roman"/>
          <w:sz w:val="24"/>
          <w:szCs w:val="24"/>
        </w:rPr>
        <w:t>).</w:t>
      </w:r>
      <w:r w:rsidR="008E319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D510F6" w:rsidRPr="00385806">
        <w:rPr>
          <w:rFonts w:ascii="Times New Roman" w:hAnsi="Times New Roman" w:cs="Times New Roman"/>
          <w:sz w:val="24"/>
          <w:szCs w:val="24"/>
        </w:rPr>
        <w:t xml:space="preserve">The axonal bulbs </w:t>
      </w:r>
      <w:r w:rsidR="00EA675B" w:rsidRPr="00385806">
        <w:rPr>
          <w:rFonts w:ascii="Times New Roman" w:hAnsi="Times New Roman" w:cs="Times New Roman"/>
          <w:sz w:val="24"/>
          <w:szCs w:val="24"/>
        </w:rPr>
        <w:t xml:space="preserve">were a feature in the majority of older cases, at least 60%. </w:t>
      </w:r>
      <w:bookmarkEnd w:id="8"/>
      <w:r w:rsidR="00EA675B" w:rsidRPr="00385806">
        <w:rPr>
          <w:rFonts w:ascii="Times New Roman" w:hAnsi="Times New Roman" w:cs="Times New Roman"/>
          <w:sz w:val="24"/>
          <w:szCs w:val="24"/>
        </w:rPr>
        <w:t xml:space="preserve">They </w:t>
      </w:r>
      <w:r w:rsidR="00D510F6" w:rsidRPr="00385806">
        <w:rPr>
          <w:rFonts w:ascii="Times New Roman" w:hAnsi="Times New Roman" w:cs="Times New Roman"/>
          <w:sz w:val="24"/>
          <w:szCs w:val="24"/>
        </w:rPr>
        <w:t xml:space="preserve">varied in size, some appearing to have an unlabeled interior, possibly a cavity. </w:t>
      </w:r>
      <w:r w:rsidR="002A5567" w:rsidRPr="00385806">
        <w:rPr>
          <w:rFonts w:ascii="Times New Roman" w:hAnsi="Times New Roman" w:cs="Times New Roman"/>
          <w:sz w:val="24"/>
          <w:szCs w:val="24"/>
        </w:rPr>
        <w:t xml:space="preserve">In overlying grey matter,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2A5567" w:rsidRPr="00385806">
        <w:rPr>
          <w:rFonts w:ascii="Times New Roman" w:hAnsi="Times New Roman" w:cs="Times New Roman"/>
          <w:sz w:val="24"/>
          <w:szCs w:val="24"/>
        </w:rPr>
        <w:t xml:space="preserve"> labelling was sparse (Fig</w:t>
      </w:r>
      <w:r w:rsidR="00445107" w:rsidRPr="00385806">
        <w:rPr>
          <w:rFonts w:ascii="Times New Roman" w:hAnsi="Times New Roman" w:cs="Times New Roman"/>
          <w:sz w:val="24"/>
          <w:szCs w:val="24"/>
        </w:rPr>
        <w:t>ure</w:t>
      </w:r>
      <w:r w:rsidR="002A556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F65B4" w:rsidRPr="00385806">
        <w:rPr>
          <w:rFonts w:ascii="Times New Roman" w:hAnsi="Times New Roman" w:cs="Times New Roman"/>
          <w:sz w:val="24"/>
          <w:szCs w:val="24"/>
        </w:rPr>
        <w:t>1</w:t>
      </w:r>
      <w:r w:rsidR="00A64375" w:rsidRPr="00385806">
        <w:rPr>
          <w:rFonts w:ascii="Times New Roman" w:hAnsi="Times New Roman" w:cs="Times New Roman"/>
          <w:sz w:val="24"/>
          <w:szCs w:val="24"/>
        </w:rPr>
        <w:t>A, F</w:t>
      </w:r>
      <w:r w:rsidR="002A5567" w:rsidRPr="00385806">
        <w:rPr>
          <w:rFonts w:ascii="Times New Roman" w:hAnsi="Times New Roman" w:cs="Times New Roman"/>
          <w:sz w:val="24"/>
          <w:szCs w:val="24"/>
        </w:rPr>
        <w:t xml:space="preserve">). </w:t>
      </w:r>
      <w:r w:rsidR="00B66319" w:rsidRPr="00385806">
        <w:rPr>
          <w:rFonts w:ascii="Times New Roman" w:hAnsi="Times New Roman" w:cs="Times New Roman"/>
          <w:sz w:val="24"/>
          <w:szCs w:val="24"/>
        </w:rPr>
        <w:t>In focal, cavitated lesions, assumed to be microinfarcts</w:t>
      </w:r>
      <w:r w:rsidR="00156EDF" w:rsidRPr="00385806">
        <w:rPr>
          <w:rFonts w:ascii="Times New Roman" w:hAnsi="Times New Roman" w:cs="Times New Roman"/>
          <w:sz w:val="24"/>
          <w:szCs w:val="24"/>
        </w:rPr>
        <w:t>,</w:t>
      </w:r>
      <w:r w:rsidR="00B66319" w:rsidRPr="00385806">
        <w:rPr>
          <w:rFonts w:ascii="Times New Roman" w:hAnsi="Times New Roman" w:cs="Times New Roman"/>
          <w:sz w:val="24"/>
          <w:szCs w:val="24"/>
        </w:rPr>
        <w:t xml:space="preserve"> axonal labelling with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66319" w:rsidRPr="00385806">
        <w:rPr>
          <w:rFonts w:ascii="Times New Roman" w:hAnsi="Times New Roman" w:cs="Times New Roman"/>
          <w:sz w:val="24"/>
          <w:szCs w:val="24"/>
        </w:rPr>
        <w:t xml:space="preserve"> was absent or sparse (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="00B66319"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A64375" w:rsidRPr="00385806">
        <w:rPr>
          <w:rFonts w:ascii="Times New Roman" w:hAnsi="Times New Roman" w:cs="Times New Roman"/>
          <w:sz w:val="24"/>
          <w:szCs w:val="24"/>
        </w:rPr>
        <w:t>1A</w:t>
      </w:r>
      <w:r w:rsidR="00B66319" w:rsidRPr="00385806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F8F1A45" w14:textId="3D5D64A1" w:rsidR="007F65B4" w:rsidRPr="00385806" w:rsidRDefault="00E4268C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sections labelled with a pan-selective neurofilament antibody, the density of labelled axons was clearly much greater than with </w:t>
      </w:r>
      <w:proofErr w:type="spellStart"/>
      <w:r w:rsidR="00445107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44510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>(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7F65B4" w:rsidRPr="00385806">
        <w:rPr>
          <w:rFonts w:ascii="Times New Roman" w:hAnsi="Times New Roman" w:cs="Times New Roman"/>
          <w:sz w:val="24"/>
          <w:szCs w:val="24"/>
        </w:rPr>
        <w:t>1</w:t>
      </w:r>
      <w:r w:rsidR="00A64375" w:rsidRPr="00385806">
        <w:rPr>
          <w:rFonts w:ascii="Times New Roman" w:hAnsi="Times New Roman" w:cs="Times New Roman"/>
          <w:sz w:val="24"/>
          <w:szCs w:val="24"/>
        </w:rPr>
        <w:t>E, F</w:t>
      </w:r>
      <w:r w:rsidRPr="00385806">
        <w:rPr>
          <w:rFonts w:ascii="Times New Roman" w:hAnsi="Times New Roman" w:cs="Times New Roman"/>
          <w:sz w:val="24"/>
          <w:szCs w:val="24"/>
        </w:rPr>
        <w:t xml:space="preserve">). As a result, in </w:t>
      </w:r>
      <w:r w:rsidR="002A5567" w:rsidRPr="00385806">
        <w:rPr>
          <w:rFonts w:ascii="Times New Roman" w:hAnsi="Times New Roman" w:cs="Times New Roman"/>
          <w:sz w:val="24"/>
          <w:szCs w:val="24"/>
        </w:rPr>
        <w:t>pan-neurofilament</w:t>
      </w:r>
      <w:r w:rsidRPr="00385806">
        <w:rPr>
          <w:rFonts w:ascii="Times New Roman" w:hAnsi="Times New Roman" w:cs="Times New Roman"/>
          <w:sz w:val="24"/>
          <w:szCs w:val="24"/>
        </w:rPr>
        <w:t xml:space="preserve"> labelled material</w:t>
      </w:r>
      <w:r w:rsidR="00043F64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Pr="00385806">
        <w:rPr>
          <w:rFonts w:ascii="Times New Roman" w:hAnsi="Times New Roman" w:cs="Times New Roman"/>
          <w:sz w:val="24"/>
          <w:szCs w:val="24"/>
        </w:rPr>
        <w:t xml:space="preserve">the swollen axonal bulbs, though positive, were not readily visible on qualitative inspection. </w:t>
      </w:r>
      <w:r w:rsidR="007F65B4" w:rsidRPr="00385806">
        <w:rPr>
          <w:rFonts w:ascii="Times New Roman" w:hAnsi="Times New Roman" w:cs="Times New Roman"/>
          <w:sz w:val="24"/>
          <w:szCs w:val="24"/>
        </w:rPr>
        <w:t xml:space="preserve">Axonal labelling was absent in negative control sections treated with an irrelevant monoclonal antibody (anti-HPV, 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="007F65B4" w:rsidRPr="00385806">
        <w:rPr>
          <w:rFonts w:ascii="Times New Roman" w:hAnsi="Times New Roman" w:cs="Times New Roman"/>
          <w:sz w:val="24"/>
          <w:szCs w:val="24"/>
        </w:rPr>
        <w:t>igure 1</w:t>
      </w:r>
      <w:r w:rsidR="00A64375" w:rsidRPr="00385806">
        <w:rPr>
          <w:rFonts w:ascii="Times New Roman" w:hAnsi="Times New Roman" w:cs="Times New Roman"/>
          <w:sz w:val="24"/>
          <w:szCs w:val="24"/>
        </w:rPr>
        <w:t>G</w:t>
      </w:r>
      <w:r w:rsidR="007F65B4" w:rsidRPr="00385806">
        <w:rPr>
          <w:rFonts w:ascii="Times New Roman" w:hAnsi="Times New Roman" w:cs="Times New Roman"/>
          <w:sz w:val="24"/>
          <w:szCs w:val="24"/>
        </w:rPr>
        <w:t>).</w:t>
      </w:r>
    </w:p>
    <w:p w14:paraId="12D4368E" w14:textId="77777777" w:rsidR="00AB0AB7" w:rsidRPr="00385806" w:rsidRDefault="00AB0AB7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68962601" w14:textId="42EA4E8D" w:rsidR="003D73C7" w:rsidRPr="00385806" w:rsidRDefault="002B597E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385806">
        <w:rPr>
          <w:rFonts w:ascii="Times New Roman" w:hAnsi="Times New Roman" w:cs="Times New Roman"/>
          <w:i/>
          <w:sz w:val="24"/>
          <w:szCs w:val="24"/>
        </w:rPr>
        <w:t>V</w:t>
      </w:r>
      <w:r w:rsidR="002D6D60" w:rsidRPr="00385806">
        <w:rPr>
          <w:rFonts w:ascii="Times New Roman" w:hAnsi="Times New Roman" w:cs="Times New Roman"/>
          <w:i/>
          <w:sz w:val="24"/>
          <w:szCs w:val="24"/>
        </w:rPr>
        <w:t>asculocentric</w:t>
      </w:r>
      <w:proofErr w:type="spellEnd"/>
      <w:r w:rsidRPr="0038580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A71FC" w:rsidRPr="00385806">
        <w:rPr>
          <w:rFonts w:ascii="Times New Roman" w:hAnsi="Times New Roman" w:cs="Times New Roman"/>
          <w:i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7745B" w:rsidRPr="00385806">
        <w:rPr>
          <w:rFonts w:ascii="Times New Roman" w:hAnsi="Times New Roman" w:cs="Times New Roman"/>
          <w:i/>
          <w:sz w:val="24"/>
          <w:szCs w:val="24"/>
        </w:rPr>
        <w:t xml:space="preserve">labelling.  </w:t>
      </w:r>
    </w:p>
    <w:p w14:paraId="5A69ADF2" w14:textId="4C16F17D" w:rsidR="00D510F6" w:rsidRPr="00385806" w:rsidRDefault="00C7745B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In brains of older </w:t>
      </w:r>
      <w:proofErr w:type="gramStart"/>
      <w:r w:rsidRPr="00385806">
        <w:rPr>
          <w:rFonts w:ascii="Times New Roman" w:hAnsi="Times New Roman" w:cs="Times New Roman"/>
          <w:sz w:val="24"/>
          <w:szCs w:val="24"/>
        </w:rPr>
        <w:t>people</w:t>
      </w:r>
      <w:proofErr w:type="gramEnd"/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75ECC" w:rsidRPr="00385806">
        <w:rPr>
          <w:rFonts w:ascii="Times New Roman" w:hAnsi="Times New Roman" w:cs="Times New Roman"/>
          <w:sz w:val="24"/>
          <w:szCs w:val="24"/>
        </w:rPr>
        <w:t>we frequently observed</w:t>
      </w:r>
      <w:r w:rsidRPr="00385806">
        <w:rPr>
          <w:rFonts w:ascii="Times New Roman" w:hAnsi="Times New Roman" w:cs="Times New Roman"/>
          <w:sz w:val="24"/>
          <w:szCs w:val="24"/>
        </w:rPr>
        <w:t xml:space="preserve"> a “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v</w:t>
      </w:r>
      <w:r w:rsidR="00C413BE" w:rsidRPr="00385806">
        <w:rPr>
          <w:rFonts w:ascii="Times New Roman" w:hAnsi="Times New Roman" w:cs="Times New Roman"/>
          <w:sz w:val="24"/>
          <w:szCs w:val="24"/>
        </w:rPr>
        <w:t>asculocentric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” pattern of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labelling. </w:t>
      </w:r>
      <w:r w:rsidR="006A71FC" w:rsidRPr="00385806">
        <w:rPr>
          <w:rFonts w:ascii="Times New Roman" w:hAnsi="Times New Roman" w:cs="Times New Roman"/>
          <w:sz w:val="24"/>
          <w:szCs w:val="24"/>
        </w:rPr>
        <w:t xml:space="preserve">Axons that were strongly positive for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(labelled with the SMI35 monoclonal antibody)</w:t>
      </w:r>
      <w:r w:rsidRPr="00385806">
        <w:rPr>
          <w:rFonts w:ascii="Times New Roman" w:hAnsi="Times New Roman" w:cs="Times New Roman"/>
          <w:sz w:val="24"/>
          <w:szCs w:val="24"/>
        </w:rPr>
        <w:t xml:space="preserve">, including noticeable axonal bulbs, were </w:t>
      </w:r>
      <w:r w:rsidR="00590CB6" w:rsidRPr="00385806">
        <w:rPr>
          <w:rFonts w:ascii="Times New Roman" w:hAnsi="Times New Roman" w:cs="Times New Roman"/>
          <w:sz w:val="24"/>
          <w:szCs w:val="24"/>
        </w:rPr>
        <w:t xml:space="preserve">clustered </w:t>
      </w:r>
      <w:r w:rsidRPr="00385806">
        <w:rPr>
          <w:rFonts w:ascii="Times New Roman" w:hAnsi="Times New Roman" w:cs="Times New Roman"/>
          <w:sz w:val="24"/>
          <w:szCs w:val="24"/>
        </w:rPr>
        <w:t xml:space="preserve">around a small blood vessel with </w:t>
      </w:r>
      <w:r w:rsidR="002A5567" w:rsidRPr="00385806">
        <w:rPr>
          <w:rFonts w:ascii="Times New Roman" w:hAnsi="Times New Roman" w:cs="Times New Roman"/>
          <w:sz w:val="24"/>
          <w:szCs w:val="24"/>
        </w:rPr>
        <w:t>arterial</w:t>
      </w:r>
      <w:r w:rsidRPr="00385806">
        <w:rPr>
          <w:rFonts w:ascii="Times New Roman" w:hAnsi="Times New Roman" w:cs="Times New Roman"/>
          <w:sz w:val="24"/>
          <w:szCs w:val="24"/>
        </w:rPr>
        <w:t xml:space="preserve"> appearance (examples in 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7F65B4" w:rsidRPr="00385806">
        <w:rPr>
          <w:rFonts w:ascii="Times New Roman" w:hAnsi="Times New Roman" w:cs="Times New Roman"/>
          <w:sz w:val="24"/>
          <w:szCs w:val="24"/>
        </w:rPr>
        <w:t>2</w:t>
      </w:r>
      <w:r w:rsidRPr="00385806">
        <w:rPr>
          <w:rFonts w:ascii="Times New Roman" w:hAnsi="Times New Roman" w:cs="Times New Roman"/>
          <w:sz w:val="24"/>
          <w:szCs w:val="24"/>
        </w:rPr>
        <w:t xml:space="preserve">). </w:t>
      </w:r>
      <w:r w:rsidR="002B597E" w:rsidRPr="00385806">
        <w:rPr>
          <w:rFonts w:ascii="Times New Roman" w:hAnsi="Times New Roman" w:cs="Times New Roman"/>
          <w:sz w:val="24"/>
          <w:szCs w:val="24"/>
        </w:rPr>
        <w:t>Vessel-</w:t>
      </w:r>
      <w:proofErr w:type="spellStart"/>
      <w:r w:rsidR="002B597E" w:rsidRPr="00385806">
        <w:rPr>
          <w:rFonts w:ascii="Times New Roman" w:hAnsi="Times New Roman" w:cs="Times New Roman"/>
          <w:sz w:val="24"/>
          <w:szCs w:val="24"/>
        </w:rPr>
        <w:t>centred</w:t>
      </w:r>
      <w:proofErr w:type="spellEnd"/>
      <w:r w:rsidR="002B597E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64945" w:rsidRPr="00385806">
        <w:rPr>
          <w:rFonts w:ascii="Times New Roman" w:hAnsi="Times New Roman" w:cs="Times New Roman"/>
          <w:sz w:val="24"/>
          <w:szCs w:val="24"/>
        </w:rPr>
        <w:t>labelling was not seen around vessels of venous appearance</w:t>
      </w:r>
      <w:r w:rsidR="0026522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B0AB7" w:rsidRPr="00385806">
        <w:rPr>
          <w:rFonts w:ascii="Times New Roman" w:hAnsi="Times New Roman" w:cs="Times New Roman"/>
          <w:sz w:val="24"/>
          <w:szCs w:val="24"/>
        </w:rPr>
        <w:t>(not shown)</w:t>
      </w:r>
      <w:r w:rsidR="00864945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Pr="00385806">
        <w:rPr>
          <w:rFonts w:ascii="Times New Roman" w:hAnsi="Times New Roman" w:cs="Times New Roman"/>
          <w:sz w:val="24"/>
          <w:szCs w:val="24"/>
        </w:rPr>
        <w:t xml:space="preserve">In some examples of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labelling, the distribution of axonal labelling was not </w:t>
      </w:r>
      <w:r w:rsidR="0078283D" w:rsidRPr="00385806">
        <w:rPr>
          <w:rFonts w:ascii="Times New Roman" w:hAnsi="Times New Roman" w:cs="Times New Roman"/>
          <w:sz w:val="24"/>
          <w:szCs w:val="24"/>
        </w:rPr>
        <w:t xml:space="preserve">symmetrical </w:t>
      </w:r>
      <w:r w:rsidRPr="00385806">
        <w:rPr>
          <w:rFonts w:ascii="Times New Roman" w:hAnsi="Times New Roman" w:cs="Times New Roman"/>
          <w:sz w:val="24"/>
          <w:szCs w:val="24"/>
        </w:rPr>
        <w:t xml:space="preserve">around the vessel but displayed a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lastRenderedPageBreak/>
        <w:t>vectoria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orientation, example</w:t>
      </w:r>
      <w:r w:rsidR="00A64375" w:rsidRPr="00385806">
        <w:rPr>
          <w:rFonts w:ascii="Times New Roman" w:hAnsi="Times New Roman" w:cs="Times New Roman"/>
          <w:sz w:val="24"/>
          <w:szCs w:val="24"/>
        </w:rPr>
        <w:t>s</w:t>
      </w:r>
      <w:r w:rsidRPr="00385806">
        <w:rPr>
          <w:rFonts w:ascii="Times New Roman" w:hAnsi="Times New Roman" w:cs="Times New Roman"/>
          <w:sz w:val="24"/>
          <w:szCs w:val="24"/>
        </w:rPr>
        <w:t xml:space="preserve"> in 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7F65B4" w:rsidRPr="00385806">
        <w:rPr>
          <w:rFonts w:ascii="Times New Roman" w:hAnsi="Times New Roman" w:cs="Times New Roman"/>
          <w:sz w:val="24"/>
          <w:szCs w:val="24"/>
        </w:rPr>
        <w:t>2</w:t>
      </w:r>
      <w:r w:rsidR="00A64375" w:rsidRPr="00385806">
        <w:rPr>
          <w:rFonts w:ascii="Times New Roman" w:hAnsi="Times New Roman" w:cs="Times New Roman"/>
          <w:sz w:val="24"/>
          <w:szCs w:val="24"/>
        </w:rPr>
        <w:t>C, D</w:t>
      </w:r>
      <w:r w:rsidRPr="00385806">
        <w:rPr>
          <w:rFonts w:ascii="Times New Roman" w:hAnsi="Times New Roman" w:cs="Times New Roman"/>
          <w:sz w:val="24"/>
          <w:szCs w:val="24"/>
        </w:rPr>
        <w:t xml:space="preserve">. This may </w:t>
      </w:r>
      <w:r w:rsidR="009A638A" w:rsidRPr="00385806">
        <w:rPr>
          <w:rFonts w:ascii="Times New Roman" w:hAnsi="Times New Roman" w:cs="Times New Roman"/>
          <w:sz w:val="24"/>
          <w:szCs w:val="24"/>
        </w:rPr>
        <w:t xml:space="preserve">have </w:t>
      </w:r>
      <w:r w:rsidRPr="00385806">
        <w:rPr>
          <w:rFonts w:ascii="Times New Roman" w:hAnsi="Times New Roman" w:cs="Times New Roman"/>
          <w:sz w:val="24"/>
          <w:szCs w:val="24"/>
        </w:rPr>
        <w:t>result</w:t>
      </w:r>
      <w:r w:rsidR="009A638A" w:rsidRPr="00385806">
        <w:rPr>
          <w:rFonts w:ascii="Times New Roman" w:hAnsi="Times New Roman" w:cs="Times New Roman"/>
          <w:sz w:val="24"/>
          <w:szCs w:val="24"/>
        </w:rPr>
        <w:t xml:space="preserve">ed </w:t>
      </w:r>
      <w:r w:rsidRPr="00385806">
        <w:rPr>
          <w:rFonts w:ascii="Times New Roman" w:hAnsi="Times New Roman" w:cs="Times New Roman"/>
          <w:sz w:val="24"/>
          <w:szCs w:val="24"/>
        </w:rPr>
        <w:t>from the orientation of the blood vessel within the tissue</w:t>
      </w:r>
      <w:r w:rsidR="007F65B4" w:rsidRPr="00385806">
        <w:rPr>
          <w:rFonts w:ascii="Times New Roman" w:hAnsi="Times New Roman" w:cs="Times New Roman"/>
          <w:sz w:val="24"/>
          <w:szCs w:val="24"/>
        </w:rPr>
        <w:t>. S</w:t>
      </w:r>
      <w:r w:rsidRPr="00385806">
        <w:rPr>
          <w:rFonts w:ascii="Times New Roman" w:hAnsi="Times New Roman" w:cs="Times New Roman"/>
          <w:sz w:val="24"/>
          <w:szCs w:val="24"/>
        </w:rPr>
        <w:t>erial sections would be required to confirm this.</w:t>
      </w:r>
      <w:r w:rsidR="007F65B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F366C" w:rsidRPr="00385806">
        <w:rPr>
          <w:rFonts w:ascii="Times New Roman" w:hAnsi="Times New Roman" w:cs="Times New Roman"/>
          <w:sz w:val="24"/>
          <w:szCs w:val="24"/>
        </w:rPr>
        <w:t xml:space="preserve">A different monoclonal antibody RT97, also </w:t>
      </w:r>
      <w:r w:rsidR="0078283D" w:rsidRPr="00385806">
        <w:rPr>
          <w:rFonts w:ascii="Times New Roman" w:hAnsi="Times New Roman" w:cs="Times New Roman"/>
          <w:sz w:val="24"/>
          <w:szCs w:val="24"/>
        </w:rPr>
        <w:t>selective for</w:t>
      </w:r>
      <w:r w:rsidR="00AF366C" w:rsidRPr="00385806">
        <w:rPr>
          <w:rFonts w:ascii="Times New Roman" w:hAnsi="Times New Roman" w:cs="Times New Roman"/>
          <w:sz w:val="24"/>
          <w:szCs w:val="24"/>
        </w:rPr>
        <w:t xml:space="preserve"> hyper-phosphorylate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AF366C" w:rsidRPr="00385806">
        <w:rPr>
          <w:rFonts w:ascii="Times New Roman" w:hAnsi="Times New Roman" w:cs="Times New Roman"/>
          <w:sz w:val="24"/>
          <w:szCs w:val="24"/>
        </w:rPr>
        <w:t>, produced a labelling pattern qualitatively similar to that of SMI35</w:t>
      </w:r>
      <w:r w:rsidR="00A64375" w:rsidRPr="00385806">
        <w:rPr>
          <w:rFonts w:ascii="Times New Roman" w:hAnsi="Times New Roman" w:cs="Times New Roman"/>
          <w:sz w:val="24"/>
          <w:szCs w:val="24"/>
        </w:rPr>
        <w:t xml:space="preserve"> (Figure 2E, F)</w:t>
      </w:r>
      <w:r w:rsidR="00AF366C" w:rsidRPr="00385806">
        <w:rPr>
          <w:rFonts w:ascii="Times New Roman" w:hAnsi="Times New Roman" w:cs="Times New Roman"/>
          <w:sz w:val="24"/>
          <w:szCs w:val="24"/>
        </w:rPr>
        <w:t xml:space="preserve">. This included axonal bulbs, and the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F366C" w:rsidRPr="00385806">
        <w:rPr>
          <w:rFonts w:ascii="Times New Roman" w:hAnsi="Times New Roman" w:cs="Times New Roman"/>
          <w:sz w:val="24"/>
          <w:szCs w:val="24"/>
        </w:rPr>
        <w:t xml:space="preserve">orientation around small arteries. </w:t>
      </w:r>
    </w:p>
    <w:p w14:paraId="50FA0919" w14:textId="77777777" w:rsidR="0078134D" w:rsidRPr="00385806" w:rsidRDefault="0078134D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F024DB" w14:textId="77777777" w:rsidR="003D73C7" w:rsidRPr="00385806" w:rsidRDefault="00AF366C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Q</w:t>
      </w:r>
      <w:r w:rsidR="00B334D2" w:rsidRPr="00385806">
        <w:rPr>
          <w:rFonts w:ascii="Times New Roman" w:hAnsi="Times New Roman" w:cs="Times New Roman"/>
          <w:i/>
          <w:sz w:val="24"/>
          <w:szCs w:val="24"/>
        </w:rPr>
        <w:t>ualitative observations in young adults</w:t>
      </w:r>
      <w:r w:rsidR="00393F6E" w:rsidRPr="00385806">
        <w:rPr>
          <w:rFonts w:ascii="Times New Roman" w:hAnsi="Times New Roman" w:cs="Times New Roman"/>
          <w:i/>
          <w:sz w:val="24"/>
          <w:szCs w:val="24"/>
        </w:rPr>
        <w:t>, and in older adults with SVD or AD</w:t>
      </w:r>
      <w:r w:rsidR="00B334D2" w:rsidRPr="00385806">
        <w:rPr>
          <w:rFonts w:ascii="Times New Roman" w:hAnsi="Times New Roman" w:cs="Times New Roman"/>
          <w:i/>
          <w:sz w:val="24"/>
          <w:szCs w:val="24"/>
        </w:rPr>
        <w:t>.</w:t>
      </w:r>
      <w:r w:rsidR="00B334D2" w:rsidRPr="003858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236E3A" w14:textId="38842952" w:rsidR="00BA69DE" w:rsidRPr="00385806" w:rsidRDefault="00B334D2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In tissue from similar regions in healthy young adults,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>labelling was absent or sparse</w:t>
      </w:r>
      <w:r w:rsidR="007F65B4" w:rsidRPr="00385806">
        <w:rPr>
          <w:rFonts w:ascii="Times New Roman" w:hAnsi="Times New Roman" w:cs="Times New Roman"/>
          <w:sz w:val="24"/>
          <w:szCs w:val="24"/>
        </w:rPr>
        <w:t xml:space="preserve"> (</w:t>
      </w:r>
      <w:r w:rsidR="00A64375" w:rsidRPr="00385806">
        <w:rPr>
          <w:rFonts w:ascii="Times New Roman" w:hAnsi="Times New Roman" w:cs="Times New Roman"/>
          <w:sz w:val="24"/>
          <w:szCs w:val="24"/>
        </w:rPr>
        <w:t xml:space="preserve">example in </w:t>
      </w:r>
      <w:r w:rsidR="007F65B4" w:rsidRPr="00385806">
        <w:rPr>
          <w:rFonts w:ascii="Times New Roman" w:hAnsi="Times New Roman" w:cs="Times New Roman"/>
          <w:sz w:val="24"/>
          <w:szCs w:val="24"/>
        </w:rPr>
        <w:t>Fig</w:t>
      </w:r>
      <w:r w:rsidR="00445107" w:rsidRPr="00385806">
        <w:rPr>
          <w:rFonts w:ascii="Times New Roman" w:hAnsi="Times New Roman" w:cs="Times New Roman"/>
          <w:sz w:val="24"/>
          <w:szCs w:val="24"/>
        </w:rPr>
        <w:t>ure</w:t>
      </w:r>
      <w:r w:rsidR="007F65B4" w:rsidRPr="00385806">
        <w:rPr>
          <w:rFonts w:ascii="Times New Roman" w:hAnsi="Times New Roman" w:cs="Times New Roman"/>
          <w:sz w:val="24"/>
          <w:szCs w:val="24"/>
        </w:rPr>
        <w:t xml:space="preserve"> 3</w:t>
      </w:r>
      <w:r w:rsidR="00A64375" w:rsidRPr="00385806">
        <w:rPr>
          <w:rFonts w:ascii="Times New Roman" w:hAnsi="Times New Roman" w:cs="Times New Roman"/>
          <w:sz w:val="24"/>
          <w:szCs w:val="24"/>
        </w:rPr>
        <w:t>A</w:t>
      </w:r>
      <w:r w:rsidR="007F65B4" w:rsidRPr="00385806">
        <w:rPr>
          <w:rFonts w:ascii="Times New Roman" w:hAnsi="Times New Roman" w:cs="Times New Roman"/>
          <w:sz w:val="24"/>
          <w:szCs w:val="24"/>
        </w:rPr>
        <w:t>)</w:t>
      </w:r>
      <w:r w:rsidRPr="00385806">
        <w:rPr>
          <w:rFonts w:ascii="Times New Roman" w:hAnsi="Times New Roman" w:cs="Times New Roman"/>
          <w:sz w:val="24"/>
          <w:szCs w:val="24"/>
        </w:rPr>
        <w:t xml:space="preserve">. In subcortical white matter, a few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positive axons could be found. Axonal bulbs were not seen.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In older people with </w:t>
      </w:r>
      <w:r w:rsidR="009A638A" w:rsidRPr="00385806">
        <w:rPr>
          <w:rFonts w:ascii="Times New Roman" w:hAnsi="Times New Roman" w:cs="Times New Roman"/>
          <w:sz w:val="24"/>
          <w:szCs w:val="24"/>
        </w:rPr>
        <w:t xml:space="preserve">a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neuropathological diagnosis of </w:t>
      </w:r>
      <w:r w:rsidR="00C415B6" w:rsidRPr="00385806">
        <w:rPr>
          <w:rFonts w:ascii="Times New Roman" w:hAnsi="Times New Roman" w:cs="Times New Roman"/>
          <w:sz w:val="24"/>
          <w:szCs w:val="24"/>
        </w:rPr>
        <w:t>SVD</w:t>
      </w:r>
      <w:r w:rsidR="009A638A" w:rsidRPr="00385806">
        <w:rPr>
          <w:rFonts w:ascii="Times New Roman" w:hAnsi="Times New Roman" w:cs="Times New Roman"/>
          <w:sz w:val="24"/>
          <w:szCs w:val="24"/>
        </w:rPr>
        <w:t>,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labelling </w:t>
      </w:r>
      <w:r w:rsidR="009A638A" w:rsidRPr="00385806">
        <w:rPr>
          <w:rFonts w:ascii="Times New Roman" w:hAnsi="Times New Roman" w:cs="Times New Roman"/>
          <w:sz w:val="24"/>
          <w:szCs w:val="24"/>
        </w:rPr>
        <w:t>configuration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 of strongly positive axons, 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positive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axonal bulbs and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415B6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r w:rsidR="00590CB6" w:rsidRPr="00385806">
        <w:rPr>
          <w:rFonts w:ascii="Times New Roman" w:hAnsi="Times New Roman" w:cs="Times New Roman"/>
          <w:sz w:val="24"/>
          <w:szCs w:val="24"/>
        </w:rPr>
        <w:t>labelling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64375" w:rsidRPr="00385806">
        <w:rPr>
          <w:rFonts w:ascii="Times New Roman" w:hAnsi="Times New Roman" w:cs="Times New Roman"/>
          <w:sz w:val="24"/>
          <w:szCs w:val="24"/>
        </w:rPr>
        <w:t>(Fig</w:t>
      </w:r>
      <w:r w:rsidR="00445107" w:rsidRPr="00385806">
        <w:rPr>
          <w:rFonts w:ascii="Times New Roman" w:hAnsi="Times New Roman" w:cs="Times New Roman"/>
          <w:sz w:val="24"/>
          <w:szCs w:val="24"/>
        </w:rPr>
        <w:t>ure</w:t>
      </w:r>
      <w:r w:rsidR="00A64375" w:rsidRPr="00385806">
        <w:rPr>
          <w:rFonts w:ascii="Times New Roman" w:hAnsi="Times New Roman" w:cs="Times New Roman"/>
          <w:sz w:val="24"/>
          <w:szCs w:val="24"/>
        </w:rPr>
        <w:t xml:space="preserve"> 3B)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was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evident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in </w:t>
      </w:r>
      <w:r w:rsidR="006A71FC" w:rsidRPr="00385806">
        <w:rPr>
          <w:rFonts w:ascii="Times New Roman" w:hAnsi="Times New Roman" w:cs="Times New Roman"/>
          <w:sz w:val="24"/>
          <w:szCs w:val="24"/>
        </w:rPr>
        <w:t xml:space="preserve">white matter from </w:t>
      </w:r>
      <w:r w:rsidR="00C0191C" w:rsidRPr="00385806">
        <w:rPr>
          <w:rFonts w:ascii="Times New Roman" w:hAnsi="Times New Roman" w:cs="Times New Roman"/>
          <w:sz w:val="24"/>
          <w:szCs w:val="24"/>
        </w:rPr>
        <w:t>all cases examined (n=</w:t>
      </w:r>
      <w:r w:rsidR="009F502C" w:rsidRPr="00385806">
        <w:rPr>
          <w:rFonts w:ascii="Times New Roman" w:hAnsi="Times New Roman" w:cs="Times New Roman"/>
          <w:sz w:val="24"/>
          <w:szCs w:val="24"/>
        </w:rPr>
        <w:t>41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A64375" w:rsidRPr="00385806">
        <w:rPr>
          <w:rFonts w:ascii="Times New Roman" w:hAnsi="Times New Roman" w:cs="Times New Roman"/>
          <w:sz w:val="24"/>
          <w:szCs w:val="24"/>
        </w:rPr>
        <w:t>T</w:t>
      </w:r>
      <w:r w:rsidR="00C0191C" w:rsidRPr="00385806">
        <w:rPr>
          <w:rFonts w:ascii="Times New Roman" w:hAnsi="Times New Roman" w:cs="Times New Roman"/>
          <w:sz w:val="24"/>
          <w:szCs w:val="24"/>
        </w:rPr>
        <w:t>able 1). In older people with severe AD pathology (</w:t>
      </w:r>
      <w:proofErr w:type="spellStart"/>
      <w:r w:rsidR="00C0191C"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="00C0191C" w:rsidRPr="00385806">
        <w:rPr>
          <w:rFonts w:ascii="Times New Roman" w:hAnsi="Times New Roman" w:cs="Times New Roman"/>
          <w:sz w:val="24"/>
          <w:szCs w:val="24"/>
        </w:rPr>
        <w:t xml:space="preserve"> stage V-VI) 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labelling configuration was different with </w:t>
      </w:r>
      <w:r w:rsidR="00C0191C" w:rsidRPr="00385806">
        <w:rPr>
          <w:rFonts w:ascii="Times New Roman" w:hAnsi="Times New Roman" w:cs="Times New Roman"/>
          <w:sz w:val="24"/>
          <w:szCs w:val="24"/>
        </w:rPr>
        <w:t xml:space="preserve">abundant strongly positive axons, </w:t>
      </w:r>
      <w:r w:rsidR="001071E2" w:rsidRPr="00385806">
        <w:rPr>
          <w:rFonts w:ascii="Times New Roman" w:hAnsi="Times New Roman" w:cs="Times New Roman"/>
          <w:sz w:val="24"/>
          <w:szCs w:val="24"/>
        </w:rPr>
        <w:t xml:space="preserve">some </w:t>
      </w:r>
      <w:r w:rsidR="00E44DA2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r w:rsidR="001071E2" w:rsidRPr="00385806">
        <w:rPr>
          <w:rFonts w:ascii="Times New Roman" w:hAnsi="Times New Roman" w:cs="Times New Roman"/>
          <w:sz w:val="24"/>
          <w:szCs w:val="24"/>
        </w:rPr>
        <w:t>bulb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590CB6" w:rsidRPr="00385806">
        <w:rPr>
          <w:rFonts w:ascii="Times New Roman" w:hAnsi="Times New Roman" w:cs="Times New Roman"/>
          <w:sz w:val="24"/>
          <w:szCs w:val="24"/>
        </w:rPr>
        <w:t>labelling</w:t>
      </w:r>
      <w:r w:rsidR="001B2A0F" w:rsidRPr="00385806">
        <w:rPr>
          <w:rFonts w:ascii="Times New Roman" w:hAnsi="Times New Roman" w:cs="Times New Roman"/>
          <w:sz w:val="24"/>
          <w:szCs w:val="24"/>
        </w:rPr>
        <w:t xml:space="preserve"> but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071E2" w:rsidRPr="00385806">
        <w:rPr>
          <w:rFonts w:ascii="Times New Roman" w:hAnsi="Times New Roman" w:cs="Times New Roman"/>
          <w:sz w:val="24"/>
          <w:szCs w:val="24"/>
        </w:rPr>
        <w:t xml:space="preserve">axonal labelling </w:t>
      </w:r>
      <w:r w:rsidR="00C415B6" w:rsidRPr="00385806">
        <w:rPr>
          <w:rFonts w:ascii="Times New Roman" w:hAnsi="Times New Roman" w:cs="Times New Roman"/>
          <w:sz w:val="24"/>
          <w:szCs w:val="24"/>
        </w:rPr>
        <w:t xml:space="preserve">was </w:t>
      </w:r>
      <w:r w:rsidR="001071E2" w:rsidRPr="00385806">
        <w:rPr>
          <w:rFonts w:ascii="Times New Roman" w:hAnsi="Times New Roman" w:cs="Times New Roman"/>
          <w:sz w:val="24"/>
          <w:szCs w:val="24"/>
        </w:rPr>
        <w:t xml:space="preserve">less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evident </w:t>
      </w:r>
      <w:r w:rsidR="001071E2" w:rsidRPr="00385806">
        <w:rPr>
          <w:rFonts w:ascii="Times New Roman" w:hAnsi="Times New Roman" w:cs="Times New Roman"/>
          <w:sz w:val="24"/>
          <w:szCs w:val="24"/>
        </w:rPr>
        <w:t>(</w:t>
      </w:r>
      <w:r w:rsidR="00A64375" w:rsidRPr="00385806">
        <w:rPr>
          <w:rFonts w:ascii="Times New Roman" w:hAnsi="Times New Roman" w:cs="Times New Roman"/>
          <w:sz w:val="24"/>
          <w:szCs w:val="24"/>
        </w:rPr>
        <w:t>F</w:t>
      </w:r>
      <w:r w:rsidR="001071E2" w:rsidRPr="00385806">
        <w:rPr>
          <w:rFonts w:ascii="Times New Roman" w:hAnsi="Times New Roman" w:cs="Times New Roman"/>
          <w:sz w:val="24"/>
          <w:szCs w:val="24"/>
        </w:rPr>
        <w:t xml:space="preserve">igure </w:t>
      </w:r>
      <w:r w:rsidR="00393F6E" w:rsidRPr="00385806">
        <w:rPr>
          <w:rFonts w:ascii="Times New Roman" w:hAnsi="Times New Roman" w:cs="Times New Roman"/>
          <w:sz w:val="24"/>
          <w:szCs w:val="24"/>
        </w:rPr>
        <w:t>3</w:t>
      </w:r>
      <w:r w:rsidR="00A64375" w:rsidRPr="00385806">
        <w:rPr>
          <w:rFonts w:ascii="Times New Roman" w:hAnsi="Times New Roman" w:cs="Times New Roman"/>
          <w:sz w:val="24"/>
          <w:szCs w:val="24"/>
        </w:rPr>
        <w:t>C</w:t>
      </w:r>
      <w:r w:rsidR="001071E2" w:rsidRPr="00385806">
        <w:rPr>
          <w:rFonts w:ascii="Times New Roman" w:hAnsi="Times New Roman" w:cs="Times New Roman"/>
          <w:sz w:val="24"/>
          <w:szCs w:val="24"/>
        </w:rPr>
        <w:t>).</w:t>
      </w:r>
    </w:p>
    <w:p w14:paraId="6C41B21C" w14:textId="77777777" w:rsidR="00AB0AB7" w:rsidRPr="00385806" w:rsidRDefault="00AB0AB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D4A32D4" w14:textId="413209AD" w:rsidR="00A86880" w:rsidRPr="00385806" w:rsidRDefault="00602EF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For </w:t>
      </w:r>
      <w:r w:rsidR="00D45284" w:rsidRPr="00385806">
        <w:rPr>
          <w:rFonts w:ascii="Times New Roman" w:hAnsi="Times New Roman" w:cs="Times New Roman"/>
          <w:sz w:val="24"/>
          <w:szCs w:val="24"/>
        </w:rPr>
        <w:t xml:space="preserve">three cases </w:t>
      </w:r>
      <w:r w:rsidR="009C709D" w:rsidRPr="00385806">
        <w:rPr>
          <w:rFonts w:ascii="Times New Roman" w:hAnsi="Times New Roman" w:cs="Times New Roman"/>
          <w:sz w:val="24"/>
          <w:szCs w:val="24"/>
        </w:rPr>
        <w:t>(</w:t>
      </w:r>
      <w:r w:rsidR="009C70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ID numbers 32, 48 and 52 in Table 1)</w:t>
      </w:r>
      <w:r w:rsidR="00D45284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445107" w:rsidRPr="00385806">
        <w:rPr>
          <w:rFonts w:ascii="Times New Roman" w:hAnsi="Times New Roman" w:cs="Times New Roman"/>
          <w:sz w:val="24"/>
          <w:szCs w:val="24"/>
        </w:rPr>
        <w:t xml:space="preserve">ex vivo </w:t>
      </w:r>
      <w:r w:rsidR="00BA69DE" w:rsidRPr="00385806">
        <w:rPr>
          <w:rFonts w:ascii="Times New Roman" w:hAnsi="Times New Roman" w:cs="Times New Roman"/>
          <w:sz w:val="24"/>
          <w:szCs w:val="24"/>
        </w:rPr>
        <w:t>T2-weighted MRI scans were available</w:t>
      </w:r>
      <w:r w:rsidR="00445107" w:rsidRPr="00385806">
        <w:rPr>
          <w:rFonts w:ascii="Times New Roman" w:hAnsi="Times New Roman" w:cs="Times New Roman"/>
          <w:sz w:val="24"/>
          <w:szCs w:val="24"/>
        </w:rPr>
        <w:t xml:space="preserve"> to guide tissue sampling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 (example in Figure 4</w:t>
      </w:r>
      <w:r w:rsidR="00A64375" w:rsidRPr="00385806">
        <w:rPr>
          <w:rFonts w:ascii="Times New Roman" w:hAnsi="Times New Roman" w:cs="Times New Roman"/>
          <w:sz w:val="24"/>
          <w:szCs w:val="24"/>
        </w:rPr>
        <w:t>A</w:t>
      </w:r>
      <w:r w:rsidR="00445107" w:rsidRPr="00385806">
        <w:rPr>
          <w:rFonts w:ascii="Times New Roman" w:hAnsi="Times New Roman" w:cs="Times New Roman"/>
          <w:sz w:val="24"/>
          <w:szCs w:val="24"/>
        </w:rPr>
        <w:t>, B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). In subcortical white matter hyperintensities </w:t>
      </w:r>
      <w:r w:rsidR="000C5224" w:rsidRPr="00385806">
        <w:rPr>
          <w:rFonts w:ascii="Times New Roman" w:hAnsi="Times New Roman" w:cs="Times New Roman"/>
          <w:sz w:val="24"/>
          <w:szCs w:val="24"/>
        </w:rPr>
        <w:t>(WMH)</w:t>
      </w:r>
      <w:r w:rsidR="00F31854" w:rsidRPr="00385806">
        <w:rPr>
          <w:rFonts w:ascii="Times New Roman" w:hAnsi="Times New Roman" w:cs="Times New Roman"/>
          <w:sz w:val="24"/>
          <w:szCs w:val="24"/>
        </w:rPr>
        <w:t>,</w:t>
      </w:r>
      <w:r w:rsidR="000C522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the staining with </w:t>
      </w:r>
      <w:proofErr w:type="spellStart"/>
      <w:r w:rsidR="00847E5C" w:rsidRPr="00385806">
        <w:rPr>
          <w:rFonts w:ascii="Times New Roman" w:hAnsi="Times New Roman" w:cs="Times New Roman"/>
          <w:sz w:val="24"/>
          <w:szCs w:val="24"/>
        </w:rPr>
        <w:t>haematoxylin</w:t>
      </w:r>
      <w:proofErr w:type="spellEnd"/>
      <w:r w:rsidR="00847E5C" w:rsidRPr="00385806">
        <w:rPr>
          <w:rFonts w:ascii="Times New Roman" w:hAnsi="Times New Roman" w:cs="Times New Roman"/>
          <w:sz w:val="24"/>
          <w:szCs w:val="24"/>
        </w:rPr>
        <w:t xml:space="preserve">-eosin and </w:t>
      </w:r>
      <w:proofErr w:type="spellStart"/>
      <w:r w:rsidR="00847E5C" w:rsidRPr="00385806">
        <w:rPr>
          <w:rFonts w:ascii="Times New Roman" w:hAnsi="Times New Roman" w:cs="Times New Roman"/>
          <w:sz w:val="24"/>
          <w:szCs w:val="24"/>
        </w:rPr>
        <w:t>Luxol</w:t>
      </w:r>
      <w:proofErr w:type="spellEnd"/>
      <w:r w:rsidR="00847E5C" w:rsidRPr="00385806">
        <w:rPr>
          <w:rFonts w:ascii="Times New Roman" w:hAnsi="Times New Roman" w:cs="Times New Roman"/>
          <w:sz w:val="24"/>
          <w:szCs w:val="24"/>
        </w:rPr>
        <w:t xml:space="preserve"> fast blue (LFB) 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was clearly pale, relative to </w:t>
      </w:r>
      <w:proofErr w:type="spellStart"/>
      <w:r w:rsidR="00BA69DE" w:rsidRPr="00385806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="00BA69DE" w:rsidRPr="00385806">
        <w:rPr>
          <w:rFonts w:ascii="Times New Roman" w:hAnsi="Times New Roman" w:cs="Times New Roman"/>
          <w:sz w:val="24"/>
          <w:szCs w:val="24"/>
        </w:rPr>
        <w:t xml:space="preserve"> non-hyperintense white matter (Figure 4</w:t>
      </w:r>
      <w:r w:rsidR="00A64375" w:rsidRPr="00385806">
        <w:rPr>
          <w:rFonts w:ascii="Times New Roman" w:hAnsi="Times New Roman" w:cs="Times New Roman"/>
          <w:sz w:val="24"/>
          <w:szCs w:val="24"/>
        </w:rPr>
        <w:t>C-F</w:t>
      </w:r>
      <w:r w:rsidR="00BA69DE" w:rsidRPr="00385806">
        <w:rPr>
          <w:rFonts w:ascii="Times New Roman" w:hAnsi="Times New Roman" w:cs="Times New Roman"/>
          <w:sz w:val="24"/>
          <w:szCs w:val="24"/>
        </w:rPr>
        <w:t>). In these regions of pallor</w:t>
      </w:r>
      <w:r w:rsidR="00F31854" w:rsidRPr="00385806">
        <w:rPr>
          <w:rFonts w:ascii="Times New Roman" w:hAnsi="Times New Roman" w:cs="Times New Roman"/>
          <w:sz w:val="24"/>
          <w:szCs w:val="24"/>
        </w:rPr>
        <w:t>,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immunolabelling did not appear extensive or </w:t>
      </w:r>
      <w:r w:rsidR="00590CB6" w:rsidRPr="00385806">
        <w:rPr>
          <w:rFonts w:ascii="Times New Roman" w:hAnsi="Times New Roman" w:cs="Times New Roman"/>
          <w:sz w:val="24"/>
          <w:szCs w:val="24"/>
        </w:rPr>
        <w:t xml:space="preserve">strongly </w:t>
      </w:r>
      <w:r w:rsidR="00BA69DE" w:rsidRPr="00385806">
        <w:rPr>
          <w:rFonts w:ascii="Times New Roman" w:hAnsi="Times New Roman" w:cs="Times New Roman"/>
          <w:sz w:val="24"/>
          <w:szCs w:val="24"/>
        </w:rPr>
        <w:t>positive, on examination (Figure 4</w:t>
      </w:r>
      <w:r w:rsidR="00A64375" w:rsidRPr="00385806">
        <w:rPr>
          <w:rFonts w:ascii="Times New Roman" w:hAnsi="Times New Roman" w:cs="Times New Roman"/>
          <w:sz w:val="24"/>
          <w:szCs w:val="24"/>
        </w:rPr>
        <w:t>G, H</w:t>
      </w:r>
      <w:r w:rsidR="00BA69DE" w:rsidRPr="00385806">
        <w:rPr>
          <w:rFonts w:ascii="Times New Roman" w:hAnsi="Times New Roman" w:cs="Times New Roman"/>
          <w:sz w:val="24"/>
          <w:szCs w:val="24"/>
        </w:rPr>
        <w:t>). The extent of labelling with</w:t>
      </w:r>
      <w:r w:rsidR="00847E5C" w:rsidRPr="00385806">
        <w:rPr>
          <w:rFonts w:ascii="Times New Roman" w:hAnsi="Times New Roman" w:cs="Times New Roman"/>
          <w:sz w:val="24"/>
          <w:szCs w:val="24"/>
        </w:rPr>
        <w:t xml:space="preserve"> a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 pan-neurofilament or myelin marker </w:t>
      </w:r>
      <w:r w:rsidR="00BA69DE" w:rsidRPr="00385806">
        <w:rPr>
          <w:rFonts w:ascii="Times New Roman" w:hAnsi="Times New Roman" w:cs="Times New Roman"/>
          <w:sz w:val="24"/>
          <w:szCs w:val="24"/>
        </w:rPr>
        <w:lastRenderedPageBreak/>
        <w:t xml:space="preserve">(PLP1) </w:t>
      </w:r>
      <w:r w:rsidR="00A86880" w:rsidRPr="00385806">
        <w:rPr>
          <w:rFonts w:ascii="Times New Roman" w:hAnsi="Times New Roman" w:cs="Times New Roman"/>
          <w:sz w:val="24"/>
          <w:szCs w:val="24"/>
        </w:rPr>
        <w:t>did not appear noticeably different, relative to non-hyperintense white matter</w:t>
      </w:r>
      <w:r w:rsidR="000C5224" w:rsidRPr="00385806">
        <w:rPr>
          <w:rFonts w:ascii="Times New Roman" w:hAnsi="Times New Roman" w:cs="Times New Roman"/>
          <w:sz w:val="24"/>
          <w:szCs w:val="24"/>
        </w:rPr>
        <w:t xml:space="preserve"> (Figure 4</w:t>
      </w:r>
      <w:r w:rsidR="00A64375" w:rsidRPr="00385806">
        <w:rPr>
          <w:rFonts w:ascii="Times New Roman" w:hAnsi="Times New Roman" w:cs="Times New Roman"/>
          <w:sz w:val="24"/>
          <w:szCs w:val="24"/>
        </w:rPr>
        <w:t>I-L</w:t>
      </w:r>
      <w:r w:rsidR="000C5224" w:rsidRPr="00385806">
        <w:rPr>
          <w:rFonts w:ascii="Times New Roman" w:hAnsi="Times New Roman" w:cs="Times New Roman"/>
          <w:sz w:val="24"/>
          <w:szCs w:val="24"/>
        </w:rPr>
        <w:t xml:space="preserve">) though the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overall intensity of </w:t>
      </w:r>
      <w:r w:rsidR="000C5224" w:rsidRPr="00385806">
        <w:rPr>
          <w:rFonts w:ascii="Times New Roman" w:hAnsi="Times New Roman" w:cs="Times New Roman"/>
          <w:sz w:val="24"/>
          <w:szCs w:val="24"/>
        </w:rPr>
        <w:t>PLP1 appeared pale in WMH</w:t>
      </w:r>
      <w:r w:rsidR="00025501" w:rsidRPr="00385806">
        <w:rPr>
          <w:rFonts w:ascii="Times New Roman" w:hAnsi="Times New Roman" w:cs="Times New Roman"/>
          <w:sz w:val="24"/>
          <w:szCs w:val="24"/>
        </w:rPr>
        <w:t>,</w:t>
      </w:r>
      <w:r w:rsidR="00A8688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corresponding to </w:t>
      </w:r>
      <w:r w:rsidR="000C5224" w:rsidRPr="00385806">
        <w:rPr>
          <w:rFonts w:ascii="Times New Roman" w:hAnsi="Times New Roman" w:cs="Times New Roman"/>
          <w:sz w:val="24"/>
          <w:szCs w:val="24"/>
        </w:rPr>
        <w:t>pallor in LFB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-stained </w:t>
      </w:r>
      <w:proofErr w:type="spellStart"/>
      <w:r w:rsidR="00025501" w:rsidRPr="00385806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="00025501" w:rsidRPr="00385806">
        <w:rPr>
          <w:rFonts w:ascii="Times New Roman" w:hAnsi="Times New Roman" w:cs="Times New Roman"/>
          <w:sz w:val="24"/>
          <w:szCs w:val="24"/>
        </w:rPr>
        <w:t xml:space="preserve"> sections</w:t>
      </w:r>
      <w:r w:rsidR="000C522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86880" w:rsidRPr="00385806">
        <w:rPr>
          <w:rFonts w:ascii="Times New Roman" w:hAnsi="Times New Roman" w:cs="Times New Roman"/>
          <w:sz w:val="24"/>
          <w:szCs w:val="24"/>
        </w:rPr>
        <w:t>(Figure 4</w:t>
      </w:r>
      <w:r w:rsidR="00A64375" w:rsidRPr="00385806">
        <w:rPr>
          <w:rFonts w:ascii="Times New Roman" w:hAnsi="Times New Roman" w:cs="Times New Roman"/>
          <w:sz w:val="24"/>
          <w:szCs w:val="24"/>
        </w:rPr>
        <w:t>E, K</w:t>
      </w:r>
      <w:r w:rsidR="00A86880" w:rsidRPr="00385806">
        <w:rPr>
          <w:rFonts w:ascii="Times New Roman" w:hAnsi="Times New Roman" w:cs="Times New Roman"/>
          <w:sz w:val="24"/>
          <w:szCs w:val="24"/>
        </w:rPr>
        <w:t>)</w:t>
      </w:r>
      <w:r w:rsidR="000C5224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1D78BE36" w14:textId="77777777" w:rsidR="00025501" w:rsidRPr="00385806" w:rsidRDefault="00025501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7A11695E" w14:textId="37AA185A" w:rsidR="00FD0179" w:rsidRPr="00385806" w:rsidRDefault="000329F1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S</w:t>
      </w:r>
      <w:r w:rsidR="009D0D41" w:rsidRPr="00385806">
        <w:rPr>
          <w:rFonts w:ascii="Times New Roman" w:hAnsi="Times New Roman" w:cs="Times New Roman"/>
          <w:i/>
          <w:sz w:val="24"/>
          <w:szCs w:val="24"/>
        </w:rPr>
        <w:t>emi</w:t>
      </w:r>
      <w:r w:rsidR="00C415B6" w:rsidRPr="00385806">
        <w:rPr>
          <w:rFonts w:ascii="Times New Roman" w:hAnsi="Times New Roman" w:cs="Times New Roman"/>
          <w:i/>
          <w:sz w:val="24"/>
          <w:szCs w:val="24"/>
        </w:rPr>
        <w:t>-</w:t>
      </w:r>
      <w:r w:rsidR="009D0D41" w:rsidRPr="00385806">
        <w:rPr>
          <w:rFonts w:ascii="Times New Roman" w:hAnsi="Times New Roman" w:cs="Times New Roman"/>
          <w:i/>
          <w:sz w:val="24"/>
          <w:szCs w:val="24"/>
        </w:rPr>
        <w:t xml:space="preserve">quantitative analysis of </w:t>
      </w:r>
      <w:proofErr w:type="spellStart"/>
      <w:r w:rsidR="0065497E" w:rsidRPr="00385806">
        <w:rPr>
          <w:rFonts w:ascii="Times New Roman" w:hAnsi="Times New Roman" w:cs="Times New Roman"/>
          <w:i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="009D0D41" w:rsidRPr="00385806">
        <w:rPr>
          <w:rFonts w:ascii="Times New Roman" w:hAnsi="Times New Roman" w:cs="Times New Roman"/>
          <w:i/>
          <w:sz w:val="24"/>
          <w:szCs w:val="24"/>
        </w:rPr>
        <w:t xml:space="preserve"> immunolabelling</w:t>
      </w:r>
    </w:p>
    <w:p w14:paraId="662DD359" w14:textId="2B09D6BF" w:rsidR="0021313F" w:rsidRPr="00385806" w:rsidRDefault="00905E30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In SMI35 immunolabelled sections w</w:t>
      </w:r>
      <w:r w:rsidR="00CE5660" w:rsidRPr="00385806">
        <w:rPr>
          <w:rFonts w:ascii="Times New Roman" w:hAnsi="Times New Roman" w:cs="Times New Roman"/>
          <w:sz w:val="24"/>
          <w:szCs w:val="24"/>
        </w:rPr>
        <w:t xml:space="preserve">e </w:t>
      </w:r>
      <w:proofErr w:type="spellStart"/>
      <w:r w:rsidR="00CE5660" w:rsidRPr="00385806">
        <w:rPr>
          <w:rFonts w:ascii="Times New Roman" w:hAnsi="Times New Roman" w:cs="Times New Roman"/>
          <w:sz w:val="24"/>
          <w:szCs w:val="24"/>
        </w:rPr>
        <w:t>analysed</w:t>
      </w:r>
      <w:proofErr w:type="spellEnd"/>
      <w:r w:rsidR="00CE5660" w:rsidRPr="00385806">
        <w:rPr>
          <w:rFonts w:ascii="Times New Roman" w:hAnsi="Times New Roman" w:cs="Times New Roman"/>
          <w:sz w:val="24"/>
          <w:szCs w:val="24"/>
        </w:rPr>
        <w:t xml:space="preserve"> two quantitative densitometric measures of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E5660" w:rsidRPr="00385806">
        <w:rPr>
          <w:rFonts w:ascii="Times New Roman" w:hAnsi="Times New Roman" w:cs="Times New Roman"/>
          <w:sz w:val="24"/>
          <w:szCs w:val="24"/>
        </w:rPr>
        <w:t>labelling: first</w:t>
      </w:r>
      <w:r w:rsidR="00393F6E" w:rsidRPr="00385806">
        <w:rPr>
          <w:rFonts w:ascii="Times New Roman" w:hAnsi="Times New Roman" w:cs="Times New Roman"/>
          <w:sz w:val="24"/>
          <w:szCs w:val="24"/>
        </w:rPr>
        <w:t>,</w:t>
      </w:r>
      <w:r w:rsidR="00CE5660" w:rsidRPr="00385806">
        <w:rPr>
          <w:rFonts w:ascii="Times New Roman" w:hAnsi="Times New Roman" w:cs="Times New Roman"/>
          <w:sz w:val="24"/>
          <w:szCs w:val="24"/>
        </w:rPr>
        <w:t xml:space="preserve"> the extent of </w:t>
      </w:r>
      <w:r w:rsidR="00393F6E" w:rsidRPr="00385806">
        <w:rPr>
          <w:rFonts w:ascii="Times New Roman" w:hAnsi="Times New Roman" w:cs="Times New Roman"/>
          <w:sz w:val="24"/>
          <w:szCs w:val="24"/>
        </w:rPr>
        <w:t>immuno</w:t>
      </w:r>
      <w:r w:rsidR="00CE5660" w:rsidRPr="00385806">
        <w:rPr>
          <w:rFonts w:ascii="Times New Roman" w:hAnsi="Times New Roman" w:cs="Times New Roman"/>
          <w:sz w:val="24"/>
          <w:szCs w:val="24"/>
        </w:rPr>
        <w:t xml:space="preserve">labelling </w:t>
      </w:r>
      <w:r w:rsidR="003A4B7B" w:rsidRPr="00385806">
        <w:rPr>
          <w:rFonts w:ascii="Times New Roman" w:hAnsi="Times New Roman" w:cs="Times New Roman"/>
          <w:sz w:val="24"/>
          <w:szCs w:val="24"/>
        </w:rPr>
        <w:t xml:space="preserve">within subcortical white matter </w:t>
      </w:r>
      <w:r w:rsidR="00CE5660" w:rsidRPr="00385806">
        <w:rPr>
          <w:rFonts w:ascii="Times New Roman" w:hAnsi="Times New Roman" w:cs="Times New Roman"/>
          <w:sz w:val="24"/>
          <w:szCs w:val="24"/>
        </w:rPr>
        <w:t>(</w:t>
      </w:r>
      <w:r w:rsidR="00C332E6" w:rsidRPr="00385806">
        <w:rPr>
          <w:rFonts w:ascii="Times New Roman" w:hAnsi="Times New Roman" w:cs="Times New Roman"/>
          <w:sz w:val="24"/>
          <w:szCs w:val="24"/>
        </w:rPr>
        <w:t xml:space="preserve">quantified as </w:t>
      </w:r>
      <w:r w:rsidR="00CE5660" w:rsidRPr="00385806">
        <w:rPr>
          <w:rFonts w:ascii="Times New Roman" w:hAnsi="Times New Roman" w:cs="Times New Roman"/>
          <w:sz w:val="24"/>
          <w:szCs w:val="24"/>
        </w:rPr>
        <w:t xml:space="preserve">the area fraction); second, the proportion of small arteries with a </w:t>
      </w:r>
      <w:proofErr w:type="spellStart"/>
      <w:r w:rsidR="00C332E6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CE5660" w:rsidRPr="00385806">
        <w:rPr>
          <w:rFonts w:ascii="Times New Roman" w:hAnsi="Times New Roman" w:cs="Times New Roman"/>
          <w:sz w:val="24"/>
          <w:szCs w:val="24"/>
        </w:rPr>
        <w:t xml:space="preserve"> pattern of axonal labelling</w:t>
      </w:r>
      <w:r w:rsidR="002D6D60" w:rsidRPr="00385806">
        <w:rPr>
          <w:rFonts w:ascii="Times New Roman" w:hAnsi="Times New Roman" w:cs="Times New Roman"/>
          <w:sz w:val="24"/>
          <w:szCs w:val="24"/>
        </w:rPr>
        <w:t xml:space="preserve"> (</w:t>
      </w:r>
      <w:r w:rsidR="002A2B65" w:rsidRPr="00385806">
        <w:rPr>
          <w:rFonts w:ascii="Times New Roman" w:hAnsi="Times New Roman" w:cs="Times New Roman"/>
          <w:sz w:val="24"/>
          <w:szCs w:val="24"/>
        </w:rPr>
        <w:t xml:space="preserve">termed </w:t>
      </w:r>
      <w:r w:rsidR="002D6D60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ratio)</w:t>
      </w:r>
      <w:r w:rsidR="00CE5660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We compared </w:t>
      </w:r>
      <w:r w:rsidR="00875ECC" w:rsidRPr="00385806">
        <w:rPr>
          <w:rFonts w:ascii="Times New Roman" w:hAnsi="Times New Roman" w:cs="Times New Roman"/>
          <w:sz w:val="24"/>
          <w:szCs w:val="24"/>
        </w:rPr>
        <w:t xml:space="preserve">these across 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four groups: young </w:t>
      </w:r>
      <w:r w:rsidR="003948E3" w:rsidRPr="00385806">
        <w:rPr>
          <w:rFonts w:ascii="Times New Roman" w:hAnsi="Times New Roman" w:cs="Times New Roman"/>
          <w:sz w:val="24"/>
          <w:szCs w:val="24"/>
        </w:rPr>
        <w:t xml:space="preserve">adult </w:t>
      </w:r>
      <w:r w:rsidR="00F03737" w:rsidRPr="00385806">
        <w:rPr>
          <w:rFonts w:ascii="Times New Roman" w:hAnsi="Times New Roman" w:cs="Times New Roman"/>
          <w:sz w:val="24"/>
          <w:szCs w:val="24"/>
        </w:rPr>
        <w:t>controls, aged controls, older people with SVD and older people with severe AD pathology.</w:t>
      </w:r>
      <w:r w:rsidR="00AB0AB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D02FC" w:rsidRPr="00385806">
        <w:rPr>
          <w:rFonts w:ascii="Times New Roman" w:hAnsi="Times New Roman" w:cs="Times New Roman"/>
          <w:sz w:val="24"/>
          <w:szCs w:val="24"/>
        </w:rPr>
        <w:t>Comparing the</w:t>
      </w:r>
      <w:r w:rsidR="001C743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four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groups, </w:t>
      </w:r>
      <w:r w:rsidR="00F03737" w:rsidRPr="00385806">
        <w:rPr>
          <w:rFonts w:ascii="Times New Roman" w:hAnsi="Times New Roman" w:cs="Times New Roman"/>
          <w:sz w:val="24"/>
          <w:szCs w:val="24"/>
        </w:rPr>
        <w:t>a significant difference in terms of age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 was identified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 (P&lt;0.001, Kruskal-Wallis test; Figure </w:t>
      </w:r>
      <w:r w:rsidR="00BA69DE" w:rsidRPr="00385806">
        <w:rPr>
          <w:rFonts w:ascii="Times New Roman" w:hAnsi="Times New Roman" w:cs="Times New Roman"/>
          <w:sz w:val="24"/>
          <w:szCs w:val="24"/>
        </w:rPr>
        <w:t>5</w:t>
      </w:r>
      <w:r w:rsidR="00951E59" w:rsidRPr="00385806">
        <w:rPr>
          <w:rFonts w:ascii="Times New Roman" w:hAnsi="Times New Roman" w:cs="Times New Roman"/>
          <w:sz w:val="24"/>
          <w:szCs w:val="24"/>
        </w:rPr>
        <w:t>A)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 and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post 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hoc testing indicated that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r w:rsidR="00F03737" w:rsidRPr="00385806">
        <w:rPr>
          <w:rFonts w:ascii="Times New Roman" w:hAnsi="Times New Roman" w:cs="Times New Roman"/>
          <w:sz w:val="24"/>
          <w:szCs w:val="24"/>
        </w:rPr>
        <w:t>young controls differ</w:t>
      </w:r>
      <w:r w:rsidR="00951E59" w:rsidRPr="00385806">
        <w:rPr>
          <w:rFonts w:ascii="Times New Roman" w:hAnsi="Times New Roman" w:cs="Times New Roman"/>
          <w:sz w:val="24"/>
          <w:szCs w:val="24"/>
        </w:rPr>
        <w:t>ed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 from all other groups (all P&lt;0.001). Other between-group differences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in age </w:t>
      </w:r>
      <w:r w:rsidR="00F03737" w:rsidRPr="00385806">
        <w:rPr>
          <w:rFonts w:ascii="Times New Roman" w:hAnsi="Times New Roman" w:cs="Times New Roman"/>
          <w:sz w:val="24"/>
          <w:szCs w:val="24"/>
        </w:rPr>
        <w:t>were not significant (P</w:t>
      </w:r>
      <w:r w:rsidR="00951E59" w:rsidRPr="00385806">
        <w:rPr>
          <w:rFonts w:ascii="Times New Roman" w:hAnsi="Times New Roman" w:cs="Times New Roman"/>
          <w:sz w:val="24"/>
          <w:szCs w:val="24"/>
        </w:rPr>
        <w:t>≥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0.236). </w:t>
      </w:r>
      <w:r w:rsidR="003A4B7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r w:rsidR="000F7DF3" w:rsidRPr="00385806">
        <w:rPr>
          <w:rFonts w:ascii="Times New Roman" w:hAnsi="Times New Roman" w:cs="Times New Roman"/>
          <w:sz w:val="24"/>
          <w:szCs w:val="24"/>
        </w:rPr>
        <w:t xml:space="preserve">immunolabelled </w:t>
      </w:r>
      <w:r w:rsidR="003A4B7B" w:rsidRPr="00385806">
        <w:rPr>
          <w:rFonts w:ascii="Times New Roman" w:hAnsi="Times New Roman" w:cs="Times New Roman"/>
          <w:sz w:val="24"/>
          <w:szCs w:val="24"/>
        </w:rPr>
        <w:t>area fraction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 was generally low 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in </w:t>
      </w:r>
      <w:r w:rsidR="00824D98" w:rsidRPr="00385806">
        <w:rPr>
          <w:rFonts w:ascii="Times New Roman" w:hAnsi="Times New Roman" w:cs="Times New Roman"/>
          <w:sz w:val="24"/>
          <w:szCs w:val="24"/>
        </w:rPr>
        <w:t>young adults and aged control cases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 but showed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 a wide range among those with SVD or AD pathology (Figure </w:t>
      </w:r>
      <w:r w:rsidR="00BA69DE" w:rsidRPr="00385806">
        <w:rPr>
          <w:rFonts w:ascii="Times New Roman" w:hAnsi="Times New Roman" w:cs="Times New Roman"/>
          <w:sz w:val="24"/>
          <w:szCs w:val="24"/>
        </w:rPr>
        <w:t>5</w:t>
      </w:r>
      <w:r w:rsidR="00951E59" w:rsidRPr="00385806">
        <w:rPr>
          <w:rFonts w:ascii="Times New Roman" w:hAnsi="Times New Roman" w:cs="Times New Roman"/>
          <w:sz w:val="24"/>
          <w:szCs w:val="24"/>
        </w:rPr>
        <w:t>B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). </w:t>
      </w:r>
      <w:r w:rsidR="00ED02FC" w:rsidRPr="00385806">
        <w:rPr>
          <w:rFonts w:ascii="Times New Roman" w:hAnsi="Times New Roman" w:cs="Times New Roman"/>
          <w:sz w:val="24"/>
          <w:szCs w:val="24"/>
        </w:rPr>
        <w:t>Ac</w:t>
      </w:r>
      <w:r w:rsidR="00F03737" w:rsidRPr="00385806">
        <w:rPr>
          <w:rFonts w:ascii="Times New Roman" w:hAnsi="Times New Roman" w:cs="Times New Roman"/>
          <w:sz w:val="24"/>
          <w:szCs w:val="24"/>
        </w:rPr>
        <w:t>ross the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 four groups, there was a significant difference between groups (P=0.0</w:t>
      </w:r>
      <w:r w:rsidR="00F03737" w:rsidRPr="00385806">
        <w:rPr>
          <w:rFonts w:ascii="Times New Roman" w:hAnsi="Times New Roman" w:cs="Times New Roman"/>
          <w:sz w:val="24"/>
          <w:szCs w:val="24"/>
        </w:rPr>
        <w:t>25</w:t>
      </w:r>
      <w:r w:rsidR="00824D98" w:rsidRPr="00385806">
        <w:rPr>
          <w:rFonts w:ascii="Times New Roman" w:hAnsi="Times New Roman" w:cs="Times New Roman"/>
          <w:sz w:val="24"/>
          <w:szCs w:val="24"/>
        </w:rPr>
        <w:t>, Kruskal-Wallis test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; Figure </w:t>
      </w:r>
      <w:r w:rsidR="00BA69DE" w:rsidRPr="00385806">
        <w:rPr>
          <w:rFonts w:ascii="Times New Roman" w:hAnsi="Times New Roman" w:cs="Times New Roman"/>
          <w:sz w:val="24"/>
          <w:szCs w:val="24"/>
        </w:rPr>
        <w:t>5</w:t>
      </w:r>
      <w:r w:rsidR="00824D98" w:rsidRPr="00385806">
        <w:rPr>
          <w:rFonts w:ascii="Times New Roman" w:hAnsi="Times New Roman" w:cs="Times New Roman"/>
          <w:sz w:val="24"/>
          <w:szCs w:val="24"/>
        </w:rPr>
        <w:t>)</w:t>
      </w:r>
      <w:r w:rsidR="00ED02FC" w:rsidRPr="00385806">
        <w:rPr>
          <w:rFonts w:ascii="Times New Roman" w:hAnsi="Times New Roman" w:cs="Times New Roman"/>
          <w:sz w:val="24"/>
          <w:szCs w:val="24"/>
        </w:rPr>
        <w:t xml:space="preserve"> and p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ost hoc testing indicated those with AD had higher area fraction than 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young or </w:t>
      </w:r>
      <w:r w:rsidR="00824D98" w:rsidRPr="00385806">
        <w:rPr>
          <w:rFonts w:ascii="Times New Roman" w:hAnsi="Times New Roman" w:cs="Times New Roman"/>
          <w:sz w:val="24"/>
          <w:szCs w:val="24"/>
        </w:rPr>
        <w:t>aged controls (P=</w:t>
      </w:r>
      <w:r w:rsidR="00F03737" w:rsidRPr="00385806">
        <w:rPr>
          <w:rFonts w:ascii="Times New Roman" w:hAnsi="Times New Roman" w:cs="Times New Roman"/>
          <w:sz w:val="24"/>
          <w:szCs w:val="24"/>
        </w:rPr>
        <w:t xml:space="preserve">0.033, </w:t>
      </w:r>
      <w:r w:rsidR="00ED02FC" w:rsidRPr="00385806">
        <w:rPr>
          <w:rFonts w:ascii="Times New Roman" w:hAnsi="Times New Roman" w:cs="Times New Roman"/>
          <w:sz w:val="24"/>
          <w:szCs w:val="24"/>
        </w:rPr>
        <w:t>P=</w:t>
      </w:r>
      <w:r w:rsidR="00824D98" w:rsidRPr="00385806">
        <w:rPr>
          <w:rFonts w:ascii="Times New Roman" w:hAnsi="Times New Roman" w:cs="Times New Roman"/>
          <w:sz w:val="24"/>
          <w:szCs w:val="24"/>
        </w:rPr>
        <w:t>0.00</w:t>
      </w:r>
      <w:r w:rsidR="00F03737" w:rsidRPr="00385806">
        <w:rPr>
          <w:rFonts w:ascii="Times New Roman" w:hAnsi="Times New Roman" w:cs="Times New Roman"/>
          <w:sz w:val="24"/>
          <w:szCs w:val="24"/>
        </w:rPr>
        <w:t>3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F03737" w:rsidRPr="00385806">
        <w:rPr>
          <w:rFonts w:ascii="Times New Roman" w:hAnsi="Times New Roman" w:cs="Times New Roman"/>
          <w:sz w:val="24"/>
          <w:szCs w:val="24"/>
        </w:rPr>
        <w:t>respectively</w:t>
      </w:r>
      <w:r w:rsidR="00824D98" w:rsidRPr="00385806">
        <w:rPr>
          <w:rFonts w:ascii="Times New Roman" w:hAnsi="Times New Roman" w:cs="Times New Roman"/>
          <w:sz w:val="24"/>
          <w:szCs w:val="24"/>
        </w:rPr>
        <w:t>).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  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Considering the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ratio, there was a considerable range within </w:t>
      </w:r>
      <w:r w:rsidR="002D6D60" w:rsidRPr="00385806">
        <w:rPr>
          <w:rFonts w:ascii="Times New Roman" w:hAnsi="Times New Roman" w:cs="Times New Roman"/>
          <w:sz w:val="24"/>
          <w:szCs w:val="24"/>
        </w:rPr>
        <w:t>each of the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 four groups (Figure </w:t>
      </w:r>
      <w:r w:rsidR="00BA69DE" w:rsidRPr="00385806">
        <w:rPr>
          <w:rFonts w:ascii="Times New Roman" w:hAnsi="Times New Roman" w:cs="Times New Roman"/>
          <w:sz w:val="24"/>
          <w:szCs w:val="24"/>
        </w:rPr>
        <w:t>5</w:t>
      </w:r>
      <w:r w:rsidR="00951E59" w:rsidRPr="00385806">
        <w:rPr>
          <w:rFonts w:ascii="Times New Roman" w:hAnsi="Times New Roman" w:cs="Times New Roman"/>
          <w:sz w:val="24"/>
          <w:szCs w:val="24"/>
        </w:rPr>
        <w:t>C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). </w:t>
      </w:r>
      <w:r w:rsidR="002D6D60" w:rsidRPr="00385806">
        <w:rPr>
          <w:rFonts w:ascii="Times New Roman" w:hAnsi="Times New Roman" w:cs="Times New Roman"/>
          <w:sz w:val="24"/>
          <w:szCs w:val="24"/>
        </w:rPr>
        <w:t>T</w:t>
      </w:r>
      <w:r w:rsidR="00824D98" w:rsidRPr="00385806">
        <w:rPr>
          <w:rFonts w:ascii="Times New Roman" w:hAnsi="Times New Roman" w:cs="Times New Roman"/>
          <w:sz w:val="24"/>
          <w:szCs w:val="24"/>
        </w:rPr>
        <w:t>here was a significant difference between groups (P=0.00</w:t>
      </w:r>
      <w:r w:rsidR="00951E59" w:rsidRPr="00385806">
        <w:rPr>
          <w:rFonts w:ascii="Times New Roman" w:hAnsi="Times New Roman" w:cs="Times New Roman"/>
          <w:sz w:val="24"/>
          <w:szCs w:val="24"/>
        </w:rPr>
        <w:t>7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, Kruskal-Wallis test).  Post hoc testing indicated that those with SVD had higher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393F6E" w:rsidRPr="00385806">
        <w:rPr>
          <w:rFonts w:ascii="Times New Roman" w:hAnsi="Times New Roman" w:cs="Times New Roman"/>
          <w:sz w:val="24"/>
          <w:szCs w:val="24"/>
        </w:rPr>
        <w:t>ratio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 than young controls, or those with AD (P=0.006, 0.0</w:t>
      </w:r>
      <w:r w:rsidR="00951E59" w:rsidRPr="00385806">
        <w:rPr>
          <w:rFonts w:ascii="Times New Roman" w:hAnsi="Times New Roman" w:cs="Times New Roman"/>
          <w:sz w:val="24"/>
          <w:szCs w:val="24"/>
        </w:rPr>
        <w:t>04</w:t>
      </w:r>
      <w:r w:rsidR="00824D98" w:rsidRPr="00385806">
        <w:rPr>
          <w:rFonts w:ascii="Times New Roman" w:hAnsi="Times New Roman" w:cs="Times New Roman"/>
          <w:sz w:val="24"/>
          <w:szCs w:val="24"/>
        </w:rPr>
        <w:t xml:space="preserve">, respectively). 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Those with AD </w:t>
      </w:r>
      <w:r w:rsidR="002D5498" w:rsidRPr="00385806">
        <w:rPr>
          <w:rFonts w:ascii="Times New Roman" w:hAnsi="Times New Roman" w:cs="Times New Roman"/>
          <w:sz w:val="24"/>
          <w:szCs w:val="24"/>
        </w:rPr>
        <w:t>did not reach significance</w:t>
      </w:r>
      <w:r w:rsidR="00951E59" w:rsidRPr="00385806">
        <w:rPr>
          <w:rFonts w:ascii="Times New Roman" w:hAnsi="Times New Roman" w:cs="Times New Roman"/>
          <w:sz w:val="24"/>
          <w:szCs w:val="24"/>
        </w:rPr>
        <w:t xml:space="preserve"> relative </w:t>
      </w:r>
      <w:r w:rsidR="00951E59" w:rsidRPr="00385806">
        <w:rPr>
          <w:rFonts w:ascii="Times New Roman" w:hAnsi="Times New Roman" w:cs="Times New Roman"/>
          <w:sz w:val="24"/>
          <w:szCs w:val="24"/>
        </w:rPr>
        <w:lastRenderedPageBreak/>
        <w:t xml:space="preserve">to aged controls (P=0.051). In terms of vessel density, no significant difference was detected across the four groups (P=0.514, Kruskal-Wallis test; Figure </w:t>
      </w:r>
      <w:r w:rsidR="00BA69DE" w:rsidRPr="00385806">
        <w:rPr>
          <w:rFonts w:ascii="Times New Roman" w:hAnsi="Times New Roman" w:cs="Times New Roman"/>
          <w:sz w:val="24"/>
          <w:szCs w:val="24"/>
        </w:rPr>
        <w:t>5</w:t>
      </w:r>
      <w:r w:rsidR="00951E59" w:rsidRPr="00385806">
        <w:rPr>
          <w:rFonts w:ascii="Times New Roman" w:hAnsi="Times New Roman" w:cs="Times New Roman"/>
          <w:sz w:val="24"/>
          <w:szCs w:val="24"/>
        </w:rPr>
        <w:t>D).</w:t>
      </w:r>
    </w:p>
    <w:p w14:paraId="540252F0" w14:textId="77777777" w:rsidR="0021313F" w:rsidRPr="00385806" w:rsidRDefault="0021313F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909293A" w14:textId="79E3991B" w:rsidR="00AF366C" w:rsidRPr="00385806" w:rsidRDefault="0071196D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0F7F60ED" w14:textId="58100689" w:rsidR="0071196D" w:rsidRPr="00385806" w:rsidRDefault="00AA03D0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The main findings of this study are </w:t>
      </w:r>
      <w:r w:rsidR="00DD6966" w:rsidRPr="00385806">
        <w:rPr>
          <w:rFonts w:ascii="Times New Roman" w:hAnsi="Times New Roman" w:cs="Times New Roman"/>
          <w:sz w:val="24"/>
          <w:szCs w:val="24"/>
        </w:rPr>
        <w:t xml:space="preserve">as follows. First, </w:t>
      </w:r>
      <w:r w:rsidR="00AA68FF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="007879A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7879A1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0951DA" w:rsidRPr="00385806">
        <w:rPr>
          <w:rFonts w:ascii="Times New Roman" w:hAnsi="Times New Roman" w:cs="Times New Roman"/>
          <w:sz w:val="24"/>
          <w:szCs w:val="24"/>
        </w:rPr>
        <w:t>immunolabelling</w:t>
      </w:r>
      <w:r w:rsidR="007879A1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is </w:t>
      </w:r>
      <w:r w:rsidR="002D5498" w:rsidRPr="00385806">
        <w:rPr>
          <w:rFonts w:ascii="Times New Roman" w:hAnsi="Times New Roman" w:cs="Times New Roman"/>
          <w:sz w:val="24"/>
          <w:szCs w:val="24"/>
        </w:rPr>
        <w:t>scar</w:t>
      </w:r>
      <w:r w:rsidR="007879A1" w:rsidRPr="00385806">
        <w:rPr>
          <w:rFonts w:ascii="Times New Roman" w:hAnsi="Times New Roman" w:cs="Times New Roman"/>
          <w:sz w:val="24"/>
          <w:szCs w:val="24"/>
        </w:rPr>
        <w:t>c</w:t>
      </w:r>
      <w:r w:rsidR="002D5498" w:rsidRPr="00385806">
        <w:rPr>
          <w:rFonts w:ascii="Times New Roman" w:hAnsi="Times New Roman" w:cs="Times New Roman"/>
          <w:sz w:val="24"/>
          <w:szCs w:val="24"/>
        </w:rPr>
        <w:t xml:space="preserve">e </w:t>
      </w:r>
      <w:r w:rsidRPr="00385806">
        <w:rPr>
          <w:rFonts w:ascii="Times New Roman" w:hAnsi="Times New Roman" w:cs="Times New Roman"/>
          <w:sz w:val="24"/>
          <w:szCs w:val="24"/>
        </w:rPr>
        <w:t>in brains of young adults but a common finding in brains of older persons</w:t>
      </w:r>
      <w:r w:rsidR="007879A1" w:rsidRPr="00385806">
        <w:rPr>
          <w:rFonts w:ascii="Times New Roman" w:hAnsi="Times New Roman" w:cs="Times New Roman"/>
          <w:sz w:val="24"/>
          <w:szCs w:val="24"/>
        </w:rPr>
        <w:t xml:space="preserve"> (controls, SVD or AD)</w:t>
      </w:r>
      <w:r w:rsidR="00EA3499" w:rsidRPr="00385806">
        <w:rPr>
          <w:rFonts w:ascii="Times New Roman" w:hAnsi="Times New Roman" w:cs="Times New Roman"/>
          <w:sz w:val="24"/>
          <w:szCs w:val="24"/>
        </w:rPr>
        <w:t>. Second,</w:t>
      </w:r>
      <w:r w:rsidR="007879A1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79A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EA349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labelling is </w:t>
      </w:r>
      <w:r w:rsidR="00AA68FF" w:rsidRPr="00385806">
        <w:rPr>
          <w:rFonts w:ascii="Times New Roman" w:hAnsi="Times New Roman" w:cs="Times New Roman"/>
          <w:sz w:val="24"/>
          <w:szCs w:val="24"/>
        </w:rPr>
        <w:t xml:space="preserve">much </w:t>
      </w:r>
      <w:r w:rsidR="002D5498" w:rsidRPr="00385806">
        <w:rPr>
          <w:rFonts w:ascii="Times New Roman" w:hAnsi="Times New Roman" w:cs="Times New Roman"/>
          <w:sz w:val="24"/>
          <w:szCs w:val="24"/>
        </w:rPr>
        <w:t>more focal</w:t>
      </w:r>
      <w:r w:rsidR="00AA68FF" w:rsidRPr="00385806">
        <w:rPr>
          <w:rFonts w:ascii="Times New Roman" w:hAnsi="Times New Roman" w:cs="Times New Roman"/>
          <w:sz w:val="24"/>
          <w:szCs w:val="24"/>
        </w:rPr>
        <w:t xml:space="preserve"> than</w:t>
      </w:r>
      <w:r w:rsidRPr="00385806">
        <w:rPr>
          <w:rFonts w:ascii="Times New Roman" w:hAnsi="Times New Roman" w:cs="Times New Roman"/>
          <w:sz w:val="24"/>
          <w:szCs w:val="24"/>
        </w:rPr>
        <w:t xml:space="preserve"> a pan-neurofilament labelling pattern, </w:t>
      </w:r>
      <w:r w:rsidR="00E4268C" w:rsidRPr="00385806">
        <w:rPr>
          <w:rFonts w:ascii="Times New Roman" w:hAnsi="Times New Roman" w:cs="Times New Roman"/>
          <w:sz w:val="24"/>
          <w:szCs w:val="24"/>
        </w:rPr>
        <w:t>often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0951DA" w:rsidRPr="00385806">
        <w:rPr>
          <w:rFonts w:ascii="Times New Roman" w:hAnsi="Times New Roman" w:cs="Times New Roman"/>
          <w:sz w:val="24"/>
          <w:szCs w:val="24"/>
        </w:rPr>
        <w:t>markedly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2D5498" w:rsidRPr="00385806">
        <w:rPr>
          <w:rFonts w:ascii="Times New Roman" w:hAnsi="Times New Roman" w:cs="Times New Roman"/>
          <w:sz w:val="24"/>
          <w:szCs w:val="24"/>
        </w:rPr>
        <w:t>concentrated around small arteries</w:t>
      </w:r>
      <w:r w:rsidR="00EA3499" w:rsidRPr="00385806">
        <w:rPr>
          <w:rFonts w:ascii="Times New Roman" w:hAnsi="Times New Roman" w:cs="Times New Roman"/>
          <w:sz w:val="24"/>
          <w:szCs w:val="24"/>
        </w:rPr>
        <w:t xml:space="preserve">. Third, </w:t>
      </w:r>
      <w:r w:rsidR="00324775" w:rsidRPr="00385806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="007879A1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B597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feature was more common in </w:t>
      </w:r>
      <w:r w:rsidR="000951DA" w:rsidRPr="00385806">
        <w:rPr>
          <w:rFonts w:ascii="Times New Roman" w:hAnsi="Times New Roman" w:cs="Times New Roman"/>
          <w:sz w:val="24"/>
          <w:szCs w:val="24"/>
        </w:rPr>
        <w:t>older people</w:t>
      </w:r>
      <w:r w:rsidRPr="00385806">
        <w:rPr>
          <w:rFonts w:ascii="Times New Roman" w:hAnsi="Times New Roman" w:cs="Times New Roman"/>
          <w:sz w:val="24"/>
          <w:szCs w:val="24"/>
        </w:rPr>
        <w:t xml:space="preserve"> with </w:t>
      </w:r>
      <w:r w:rsidR="00EA3499" w:rsidRPr="00385806">
        <w:rPr>
          <w:rFonts w:ascii="Times New Roman" w:hAnsi="Times New Roman" w:cs="Times New Roman"/>
          <w:sz w:val="24"/>
          <w:szCs w:val="24"/>
        </w:rPr>
        <w:t xml:space="preserve">moderate-severe </w:t>
      </w:r>
      <w:r w:rsidRPr="00385806">
        <w:rPr>
          <w:rFonts w:ascii="Times New Roman" w:hAnsi="Times New Roman" w:cs="Times New Roman"/>
          <w:sz w:val="24"/>
          <w:szCs w:val="24"/>
        </w:rPr>
        <w:t xml:space="preserve">SVD than in those with severe AD. </w:t>
      </w:r>
    </w:p>
    <w:p w14:paraId="0D87241E" w14:textId="6F90FFB3" w:rsidR="0048704B" w:rsidRPr="00385806" w:rsidRDefault="0048704B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B724CFB" w14:textId="17D6828F" w:rsidR="00F0679B" w:rsidRPr="00385806" w:rsidRDefault="003B0592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Neurofilaments and the aging brain</w:t>
      </w:r>
      <w:r w:rsidR="00E83FD8" w:rsidRPr="00385806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The lack of </w:t>
      </w:r>
      <w:proofErr w:type="spellStart"/>
      <w:r w:rsidR="00F53CE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53CEA" w:rsidRPr="00385806">
        <w:rPr>
          <w:rFonts w:ascii="Times New Roman" w:hAnsi="Times New Roman" w:cs="Times New Roman"/>
          <w:sz w:val="24"/>
          <w:szCs w:val="24"/>
        </w:rPr>
        <w:t xml:space="preserve"> labelling in young control brains</w:t>
      </w:r>
      <w:r w:rsidR="00BB228E" w:rsidRPr="00385806">
        <w:rPr>
          <w:rFonts w:ascii="Times New Roman" w:hAnsi="Times New Roman" w:cs="Times New Roman"/>
          <w:sz w:val="24"/>
          <w:szCs w:val="24"/>
        </w:rPr>
        <w:t>,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 compared to its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 universal presence in aged brains</w:t>
      </w:r>
      <w:r w:rsidR="00BB228E" w:rsidRPr="00385806">
        <w:rPr>
          <w:rFonts w:ascii="Times New Roman" w:hAnsi="Times New Roman" w:cs="Times New Roman"/>
          <w:sz w:val="24"/>
          <w:szCs w:val="24"/>
        </w:rPr>
        <w:t>,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 suggests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 that</w:t>
      </w:r>
      <w:r w:rsidR="00F0679B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3CE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53CEA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0679B" w:rsidRPr="00385806">
        <w:rPr>
          <w:rFonts w:ascii="Times New Roman" w:hAnsi="Times New Roman" w:cs="Times New Roman"/>
          <w:sz w:val="24"/>
          <w:szCs w:val="24"/>
        </w:rPr>
        <w:t xml:space="preserve">accumulation 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may be 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a feature of brain aging. The appearance of strongly positive axonal swellings and bulbs suggests that axonal </w:t>
      </w:r>
      <w:proofErr w:type="spellStart"/>
      <w:r w:rsidR="00F53CE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53CEA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may not reflect benign ageing but 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may be </w:t>
      </w:r>
      <w:r w:rsidR="008E70A3" w:rsidRPr="00385806">
        <w:rPr>
          <w:rFonts w:ascii="Times New Roman" w:hAnsi="Times New Roman" w:cs="Times New Roman"/>
          <w:sz w:val="24"/>
          <w:szCs w:val="24"/>
        </w:rPr>
        <w:t xml:space="preserve">related to axonal </w:t>
      </w:r>
      <w:r w:rsidR="00F53CEA" w:rsidRPr="00385806">
        <w:rPr>
          <w:rFonts w:ascii="Times New Roman" w:hAnsi="Times New Roman" w:cs="Times New Roman"/>
          <w:sz w:val="24"/>
          <w:szCs w:val="24"/>
        </w:rPr>
        <w:t>patholog</w:t>
      </w:r>
      <w:r w:rsidR="008E70A3" w:rsidRPr="00385806">
        <w:rPr>
          <w:rFonts w:ascii="Times New Roman" w:hAnsi="Times New Roman" w:cs="Times New Roman"/>
          <w:sz w:val="24"/>
          <w:szCs w:val="24"/>
        </w:rPr>
        <w:t>y</w:t>
      </w:r>
      <w:r w:rsidR="00F53CEA" w:rsidRPr="00385806">
        <w:rPr>
          <w:rFonts w:ascii="Times New Roman" w:hAnsi="Times New Roman" w:cs="Times New Roman"/>
          <w:sz w:val="24"/>
          <w:szCs w:val="24"/>
        </w:rPr>
        <w:t>.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 E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levated levels of </w:t>
      </w:r>
      <w:proofErr w:type="spellStart"/>
      <w:r w:rsidR="00F53CE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53CEA" w:rsidRPr="00385806">
        <w:rPr>
          <w:rFonts w:ascii="Times New Roman" w:hAnsi="Times New Roman" w:cs="Times New Roman"/>
          <w:sz w:val="24"/>
          <w:szCs w:val="24"/>
        </w:rPr>
        <w:t xml:space="preserve"> in </w:t>
      </w:r>
      <w:r w:rsidR="00554FDE" w:rsidRPr="00385806">
        <w:rPr>
          <w:rFonts w:ascii="Times New Roman" w:hAnsi="Times New Roman" w:cs="Times New Roman"/>
          <w:sz w:val="24"/>
          <w:szCs w:val="24"/>
        </w:rPr>
        <w:t>blood and CSF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 of individuals with </w:t>
      </w:r>
      <w:r w:rsidR="00E965E0" w:rsidRPr="00385806">
        <w:rPr>
          <w:rFonts w:ascii="Times New Roman" w:hAnsi="Times New Roman" w:cs="Times New Roman"/>
          <w:sz w:val="24"/>
          <w:szCs w:val="24"/>
        </w:rPr>
        <w:t xml:space="preserve">diverse </w:t>
      </w:r>
      <w:r w:rsidR="00F53CEA" w:rsidRPr="00385806">
        <w:rPr>
          <w:rFonts w:ascii="Times New Roman" w:hAnsi="Times New Roman" w:cs="Times New Roman"/>
          <w:sz w:val="24"/>
          <w:szCs w:val="24"/>
        </w:rPr>
        <w:t>brain injury states</w:t>
      </w:r>
      <w:r w:rsidR="00554FD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E1LCAyNCwgMjVdPC9EaXNwbGF5VGV4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E1LCAyNCwgMjVdPC9EaXNwbGF5VGV4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5, 24, 2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 supports 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r w:rsidR="008E70A3" w:rsidRPr="00385806">
        <w:rPr>
          <w:rFonts w:ascii="Times New Roman" w:hAnsi="Times New Roman" w:cs="Times New Roman"/>
          <w:sz w:val="24"/>
          <w:szCs w:val="24"/>
        </w:rPr>
        <w:t xml:space="preserve">concept 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F53CE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53CEA" w:rsidRPr="00385806">
        <w:rPr>
          <w:rFonts w:ascii="Times New Roman" w:hAnsi="Times New Roman" w:cs="Times New Roman"/>
          <w:sz w:val="24"/>
          <w:szCs w:val="24"/>
        </w:rPr>
        <w:t xml:space="preserve"> is</w:t>
      </w:r>
      <w:r w:rsidR="002E5697" w:rsidRPr="00385806">
        <w:rPr>
          <w:rFonts w:ascii="Times New Roman" w:hAnsi="Times New Roman" w:cs="Times New Roman"/>
          <w:sz w:val="24"/>
          <w:szCs w:val="24"/>
        </w:rPr>
        <w:t xml:space="preserve"> associated with </w:t>
      </w:r>
      <w:r w:rsidR="00F53CEA" w:rsidRPr="00385806">
        <w:rPr>
          <w:rFonts w:ascii="Times New Roman" w:hAnsi="Times New Roman" w:cs="Times New Roman"/>
          <w:sz w:val="24"/>
          <w:szCs w:val="24"/>
        </w:rPr>
        <w:t xml:space="preserve">brain pathology. </w:t>
      </w:r>
    </w:p>
    <w:p w14:paraId="4ADB6CD2" w14:textId="77777777" w:rsidR="00BB228E" w:rsidRPr="00385806" w:rsidRDefault="00BB228E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F45300F" w14:textId="2A3DED0D" w:rsidR="001D6CE0" w:rsidRPr="00385806" w:rsidRDefault="00F53CE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In common with other cytoplasmic proteins,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undergo</w:t>
      </w:r>
      <w:r w:rsidR="00440A24" w:rsidRPr="00385806">
        <w:rPr>
          <w:rFonts w:ascii="Times New Roman" w:hAnsi="Times New Roman" w:cs="Times New Roman"/>
          <w:sz w:val="24"/>
          <w:szCs w:val="24"/>
        </w:rPr>
        <w:t>es</w:t>
      </w:r>
      <w:r w:rsidRPr="00385806">
        <w:rPr>
          <w:rFonts w:ascii="Times New Roman" w:hAnsi="Times New Roman" w:cs="Times New Roman"/>
          <w:sz w:val="24"/>
          <w:szCs w:val="24"/>
        </w:rPr>
        <w:t xml:space="preserve"> dynamic turnover of phosphate groups. </w:t>
      </w:r>
      <w:r w:rsidR="00440A24"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1D6CE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440A24" w:rsidRPr="00385806">
        <w:rPr>
          <w:rFonts w:ascii="Times New Roman" w:hAnsi="Times New Roman" w:cs="Times New Roman"/>
          <w:sz w:val="24"/>
          <w:szCs w:val="24"/>
        </w:rPr>
        <w:t xml:space="preserve">protein </w:t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contains 44 Ser or </w:t>
      </w:r>
      <w:proofErr w:type="spellStart"/>
      <w:r w:rsidR="001D6CE0" w:rsidRPr="00385806">
        <w:rPr>
          <w:rFonts w:ascii="Times New Roman" w:hAnsi="Times New Roman" w:cs="Times New Roman"/>
          <w:sz w:val="24"/>
          <w:szCs w:val="24"/>
        </w:rPr>
        <w:t>Thr</w:t>
      </w:r>
      <w:proofErr w:type="spellEnd"/>
      <w:r w:rsidR="001D6CE0" w:rsidRPr="00385806">
        <w:rPr>
          <w:rFonts w:ascii="Times New Roman" w:hAnsi="Times New Roman" w:cs="Times New Roman"/>
          <w:sz w:val="24"/>
          <w:szCs w:val="24"/>
        </w:rPr>
        <w:t xml:space="preserve"> residues that are targets for phosphorylation, 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with </w:t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most Ser residues </w:t>
      </w:r>
      <w:r w:rsidR="00BB228E" w:rsidRPr="00385806">
        <w:rPr>
          <w:rFonts w:ascii="Times New Roman" w:hAnsi="Times New Roman" w:cs="Times New Roman"/>
          <w:sz w:val="24"/>
          <w:szCs w:val="24"/>
        </w:rPr>
        <w:t>located</w:t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 in Lys-Ser-Pro (KSP) repeats 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of </w:t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the C-terminal domain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0PC9ZZWFyPjxSZWNO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0PC9ZZWFyPjxSZWNO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3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03553A" w:rsidRPr="00385806">
        <w:rPr>
          <w:rFonts w:ascii="Times New Roman" w:hAnsi="Times New Roman" w:cs="Times New Roman"/>
          <w:sz w:val="24"/>
          <w:szCs w:val="24"/>
        </w:rPr>
        <w:t xml:space="preserve">Client kinases for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03553A" w:rsidRPr="00385806">
        <w:rPr>
          <w:rFonts w:ascii="Times New Roman" w:hAnsi="Times New Roman" w:cs="Times New Roman"/>
          <w:sz w:val="24"/>
          <w:szCs w:val="24"/>
        </w:rPr>
        <w:t xml:space="preserve"> include Cdk5, GSK-3β and </w:t>
      </w:r>
      <w:r w:rsidR="001D6CE0" w:rsidRPr="00385806">
        <w:rPr>
          <w:rFonts w:ascii="Times New Roman" w:hAnsi="Times New Roman" w:cs="Times New Roman"/>
          <w:sz w:val="24"/>
          <w:szCs w:val="24"/>
        </w:rPr>
        <w:t>cdc2</w:t>
      </w:r>
      <w:r w:rsidR="00E44DA2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0PC9ZZWFyPjxSZWNO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0PC9ZZWFyPjxSZWNO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6, 36-38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1D6CE0" w:rsidRPr="00385806">
        <w:rPr>
          <w:rFonts w:ascii="Times New Roman" w:hAnsi="Times New Roman" w:cs="Times New Roman"/>
          <w:sz w:val="24"/>
          <w:szCs w:val="24"/>
        </w:rPr>
        <w:t>.</w:t>
      </w:r>
      <w:r w:rsidR="0005334D" w:rsidRPr="00385806">
        <w:rPr>
          <w:rFonts w:ascii="Times New Roman" w:hAnsi="Times New Roman" w:cs="Times New Roman"/>
          <w:sz w:val="24"/>
          <w:szCs w:val="24"/>
        </w:rPr>
        <w:t xml:space="preserve">  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How </w:t>
      </w:r>
      <w:proofErr w:type="spellStart"/>
      <w:r w:rsidR="001D6CE0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1D6CE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A338E6" w:rsidRPr="00385806">
        <w:rPr>
          <w:rFonts w:ascii="Times New Roman" w:hAnsi="Times New Roman" w:cs="Times New Roman"/>
          <w:sz w:val="24"/>
          <w:szCs w:val="24"/>
        </w:rPr>
        <w:t>is related to</w:t>
      </w:r>
      <w:r w:rsidR="001D6CE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D6CE0" w:rsidRPr="00385806">
        <w:rPr>
          <w:rFonts w:ascii="Times New Roman" w:hAnsi="Times New Roman" w:cs="Times New Roman"/>
          <w:sz w:val="24"/>
          <w:szCs w:val="24"/>
        </w:rPr>
        <w:lastRenderedPageBreak/>
        <w:t>axonal damage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 is unknown</w:t>
      </w:r>
      <w:r w:rsidR="001D6CE0" w:rsidRPr="00385806">
        <w:rPr>
          <w:rFonts w:ascii="Times New Roman" w:hAnsi="Times New Roman" w:cs="Times New Roman"/>
          <w:sz w:val="24"/>
          <w:szCs w:val="24"/>
        </w:rPr>
        <w:t>.</w:t>
      </w:r>
      <w:r w:rsidR="003D05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20461B" w:rsidRPr="00385806">
        <w:rPr>
          <w:rFonts w:ascii="Times New Roman" w:hAnsi="Times New Roman" w:cs="Times New Roman"/>
          <w:sz w:val="24"/>
          <w:szCs w:val="24"/>
        </w:rPr>
        <w:t>R</w:t>
      </w:r>
      <w:r w:rsidR="003D0560" w:rsidRPr="00385806">
        <w:rPr>
          <w:rFonts w:ascii="Times New Roman" w:hAnsi="Times New Roman" w:cs="Times New Roman"/>
          <w:sz w:val="24"/>
          <w:szCs w:val="24"/>
        </w:rPr>
        <w:t xml:space="preserve">obust axonal </w:t>
      </w:r>
      <w:proofErr w:type="spellStart"/>
      <w:r w:rsidR="003D0560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3D0560" w:rsidRPr="00385806">
        <w:rPr>
          <w:rFonts w:ascii="Times New Roman" w:hAnsi="Times New Roman" w:cs="Times New Roman"/>
          <w:sz w:val="24"/>
          <w:szCs w:val="24"/>
        </w:rPr>
        <w:t xml:space="preserve"> positivity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has been </w:t>
      </w:r>
      <w:r w:rsidR="0020461B" w:rsidRPr="00385806">
        <w:rPr>
          <w:rFonts w:ascii="Times New Roman" w:hAnsi="Times New Roman" w:cs="Times New Roman"/>
          <w:sz w:val="24"/>
          <w:szCs w:val="24"/>
        </w:rPr>
        <w:t xml:space="preserve">reported by ourselves and others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in a variety </w:t>
      </w:r>
      <w:proofErr w:type="gramStart"/>
      <w:r w:rsidR="007D7E6A" w:rsidRPr="00385806">
        <w:rPr>
          <w:rFonts w:ascii="Times New Roman" w:hAnsi="Times New Roman" w:cs="Times New Roman"/>
          <w:sz w:val="24"/>
          <w:szCs w:val="24"/>
        </w:rPr>
        <w:t xml:space="preserve">of  </w:t>
      </w:r>
      <w:r w:rsidR="003D0560" w:rsidRPr="00385806">
        <w:rPr>
          <w:rFonts w:ascii="Times New Roman" w:hAnsi="Times New Roman" w:cs="Times New Roman"/>
          <w:sz w:val="24"/>
          <w:szCs w:val="24"/>
        </w:rPr>
        <w:t>different</w:t>
      </w:r>
      <w:proofErr w:type="gramEnd"/>
      <w:r w:rsidR="003D0560" w:rsidRPr="00385806">
        <w:rPr>
          <w:rFonts w:ascii="Times New Roman" w:hAnsi="Times New Roman" w:cs="Times New Roman"/>
          <w:sz w:val="24"/>
          <w:szCs w:val="24"/>
        </w:rPr>
        <w:t xml:space="preserve"> CNS disease states</w:t>
      </w:r>
      <w:r w:rsidR="00EA3499" w:rsidRPr="00385806">
        <w:rPr>
          <w:rFonts w:ascii="Times New Roman" w:hAnsi="Times New Roman" w:cs="Times New Roman"/>
          <w:sz w:val="24"/>
          <w:szCs w:val="24"/>
        </w:rPr>
        <w:t>,</w:t>
      </w:r>
      <w:r w:rsidR="00440A24" w:rsidRPr="00385806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905EDC" w:rsidRPr="00385806">
        <w:rPr>
          <w:rFonts w:ascii="Times New Roman" w:hAnsi="Times New Roman" w:cs="Times New Roman"/>
          <w:sz w:val="24"/>
          <w:szCs w:val="24"/>
        </w:rPr>
        <w:t xml:space="preserve">SVD, </w:t>
      </w:r>
      <w:r w:rsidR="003D0560" w:rsidRPr="00385806">
        <w:rPr>
          <w:rFonts w:ascii="Times New Roman" w:hAnsi="Times New Roman" w:cs="Times New Roman"/>
          <w:sz w:val="24"/>
          <w:szCs w:val="24"/>
        </w:rPr>
        <w:t>AD</w:t>
      </w:r>
      <w:r w:rsidR="00FC16AF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F4C8A" w:rsidRPr="00385806">
        <w:rPr>
          <w:rFonts w:ascii="Times New Roman" w:hAnsi="Times New Roman" w:cs="Times New Roman"/>
          <w:sz w:val="24"/>
          <w:szCs w:val="24"/>
        </w:rPr>
        <w:t xml:space="preserve">(this study) </w:t>
      </w:r>
      <w:r w:rsidR="000C5A0E" w:rsidRPr="00385806">
        <w:rPr>
          <w:rFonts w:ascii="Times New Roman" w:hAnsi="Times New Roman" w:cs="Times New Roman"/>
          <w:sz w:val="24"/>
          <w:szCs w:val="24"/>
        </w:rPr>
        <w:t>and</w:t>
      </w:r>
      <w:r w:rsidR="003D0560" w:rsidRPr="00385806">
        <w:rPr>
          <w:rFonts w:ascii="Times New Roman" w:hAnsi="Times New Roman" w:cs="Times New Roman"/>
          <w:sz w:val="24"/>
          <w:szCs w:val="24"/>
        </w:rPr>
        <w:t xml:space="preserve"> multiple sclerosis</w:t>
      </w:r>
      <w:r w:rsidR="006E634D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ODwvWWVhcj48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ODwvWWVhcj48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20461B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A338E6" w:rsidRPr="00385806">
        <w:rPr>
          <w:rFonts w:ascii="Times New Roman" w:hAnsi="Times New Roman" w:cs="Times New Roman"/>
          <w:sz w:val="24"/>
          <w:szCs w:val="24"/>
        </w:rPr>
        <w:t>I</w:t>
      </w:r>
      <w:r w:rsidR="00440A24" w:rsidRPr="00385806">
        <w:rPr>
          <w:rFonts w:ascii="Times New Roman" w:hAnsi="Times New Roman" w:cs="Times New Roman"/>
          <w:sz w:val="24"/>
          <w:szCs w:val="24"/>
        </w:rPr>
        <w:t xml:space="preserve">t seems unlikely that </w:t>
      </w:r>
      <w:proofErr w:type="spellStart"/>
      <w:r w:rsidR="0020461B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20461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accumulation </w:t>
      </w:r>
      <w:r w:rsidR="0020461B" w:rsidRPr="00385806">
        <w:rPr>
          <w:rFonts w:ascii="Times New Roman" w:hAnsi="Times New Roman" w:cs="Times New Roman"/>
          <w:sz w:val="24"/>
          <w:szCs w:val="24"/>
        </w:rPr>
        <w:t>is causal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in all these, 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but may be </w:t>
      </w:r>
      <w:r w:rsidR="00BB228E" w:rsidRPr="00385806">
        <w:rPr>
          <w:rFonts w:ascii="Times New Roman" w:hAnsi="Times New Roman" w:cs="Times New Roman"/>
          <w:sz w:val="24"/>
          <w:szCs w:val="24"/>
        </w:rPr>
        <w:t>a</w:t>
      </w:r>
      <w:r w:rsidR="0020461B" w:rsidRPr="00385806">
        <w:rPr>
          <w:rFonts w:ascii="Times New Roman" w:hAnsi="Times New Roman" w:cs="Times New Roman"/>
          <w:sz w:val="24"/>
          <w:szCs w:val="24"/>
        </w:rPr>
        <w:t xml:space="preserve"> downstream </w:t>
      </w:r>
      <w:r w:rsidR="00A338E6" w:rsidRPr="00385806">
        <w:rPr>
          <w:rFonts w:ascii="Times New Roman" w:hAnsi="Times New Roman" w:cs="Times New Roman"/>
          <w:sz w:val="24"/>
          <w:szCs w:val="24"/>
        </w:rPr>
        <w:t xml:space="preserve">manifestation. </w:t>
      </w:r>
      <w:bookmarkStart w:id="9" w:name="_Hlk88643834"/>
      <w:r w:rsidR="00F675A9" w:rsidRPr="00385806">
        <w:rPr>
          <w:rFonts w:ascii="Times New Roman" w:hAnsi="Times New Roman" w:cs="Times New Roman"/>
          <w:sz w:val="24"/>
          <w:szCs w:val="24"/>
        </w:rPr>
        <w:t xml:space="preserve">We have not explored the possibility that axonal </w:t>
      </w:r>
      <w:proofErr w:type="spellStart"/>
      <w:r w:rsidR="00F675A9" w:rsidRPr="00385806">
        <w:rPr>
          <w:rFonts w:ascii="Times New Roman" w:hAnsi="Times New Roman" w:cs="Times New Roman"/>
          <w:sz w:val="24"/>
          <w:szCs w:val="24"/>
        </w:rPr>
        <w:t>pNfH</w:t>
      </w:r>
      <w:proofErr w:type="spellEnd"/>
      <w:r w:rsidR="00F675A9" w:rsidRPr="00385806">
        <w:rPr>
          <w:rFonts w:ascii="Times New Roman" w:hAnsi="Times New Roman" w:cs="Times New Roman"/>
          <w:sz w:val="24"/>
          <w:szCs w:val="24"/>
        </w:rPr>
        <w:t xml:space="preserve"> accumulation may be accompanied by retrograde </w:t>
      </w:r>
      <w:proofErr w:type="spellStart"/>
      <w:r w:rsidR="00F675A9" w:rsidRPr="00385806">
        <w:rPr>
          <w:rFonts w:ascii="Times New Roman" w:hAnsi="Times New Roman" w:cs="Times New Roman"/>
          <w:sz w:val="24"/>
          <w:szCs w:val="24"/>
        </w:rPr>
        <w:t>pNfH</w:t>
      </w:r>
      <w:proofErr w:type="spellEnd"/>
      <w:r w:rsidR="00F675A9" w:rsidRPr="00385806">
        <w:rPr>
          <w:rFonts w:ascii="Times New Roman" w:hAnsi="Times New Roman" w:cs="Times New Roman"/>
          <w:sz w:val="24"/>
          <w:szCs w:val="24"/>
        </w:rPr>
        <w:t xml:space="preserve"> labelling in neuronal </w:t>
      </w:r>
      <w:proofErr w:type="spellStart"/>
      <w:r w:rsidR="00F675A9" w:rsidRPr="00385806">
        <w:rPr>
          <w:rFonts w:ascii="Times New Roman" w:hAnsi="Times New Roman" w:cs="Times New Roman"/>
          <w:sz w:val="24"/>
          <w:szCs w:val="24"/>
        </w:rPr>
        <w:t>perikarya</w:t>
      </w:r>
      <w:proofErr w:type="spellEnd"/>
      <w:r w:rsidR="00F675A9" w:rsidRPr="00385806">
        <w:rPr>
          <w:rFonts w:ascii="Times New Roman" w:hAnsi="Times New Roman" w:cs="Times New Roman"/>
          <w:sz w:val="24"/>
          <w:szCs w:val="24"/>
        </w:rPr>
        <w:t xml:space="preserve"> and dendrites, as reported for focal stroke lesions</w:t>
      </w:r>
      <w:r w:rsidR="00AF2FD2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dreen&lt;/Author&gt;&lt;Year&gt;1994&lt;/Year&gt;&lt;RecNum&gt;3464&lt;/RecNum&gt;&lt;DisplayText&gt;[39]&lt;/DisplayText&gt;&lt;record&gt;&lt;rec-number&gt;3464&lt;/rec-number&gt;&lt;foreign-keys&gt;&lt;key app="EN" db-id="90559vz0jafxf3e20v25dreuvfssazz2f292" timestamp="1639039576"&gt;3464&lt;/key&gt;&lt;/foreign-keys&gt;&lt;ref-type name="Journal Article"&gt;17&lt;/ref-type&gt;&lt;contributors&gt;&lt;authors&gt;&lt;author&gt;Hedreen, J. C.&lt;/author&gt;&lt;author&gt;Koliatsos, V. E.&lt;/author&gt;&lt;/authors&gt;&lt;/contributors&gt;&lt;auth-address&gt;Department of Psychiatry, Tufts-New England Medical Center, Boston, Massachusetts 02111.&lt;/auth-address&gt;&lt;titles&gt;&lt;title&gt;Phosphorylated neurofilaments in neuronal perikarya and dendrites in human brain following axonal damage&lt;/title&gt;&lt;secondary-title&gt;J Neuropathol Exp Neurol&lt;/secondary-title&gt;&lt;/titles&gt;&lt;periodical&gt;&lt;full-title&gt;J Neuropathol Exp Neurol&lt;/full-title&gt;&lt;/periodical&gt;&lt;pages&gt;663-71&lt;/pages&gt;&lt;volume&gt;53&lt;/volume&gt;&lt;number&gt;6&lt;/number&gt;&lt;edition&gt;1994/11/01&lt;/edition&gt;&lt;keywords&gt;&lt;keyword&gt;Adolescent&lt;/keyword&gt;&lt;keyword&gt;Aged&lt;/keyword&gt;&lt;keyword&gt;Axons/*ultrastructure&lt;/keyword&gt;&lt;keyword&gt;*Brain Chemistry&lt;/keyword&gt;&lt;keyword&gt;Brain Diseases/metabolism/*pathology&lt;/keyword&gt;&lt;keyword&gt;Dendrites/metabolism&lt;/keyword&gt;&lt;keyword&gt;Female&lt;/keyword&gt;&lt;keyword&gt;Humans&lt;/keyword&gt;&lt;keyword&gt;Male&lt;/keyword&gt;&lt;keyword&gt;Middle Aged&lt;/keyword&gt;&lt;keyword&gt;Neurofilament Proteins/*analysis&lt;/keyword&gt;&lt;keyword&gt;Neurons/metabolism&lt;/keyword&gt;&lt;keyword&gt;Phosphorylation&lt;/keyword&gt;&lt;/keywords&gt;&lt;dates&gt;&lt;year&gt;1994&lt;/year&gt;&lt;pub-dates&gt;&lt;date&gt;Nov&lt;/date&gt;&lt;/pub-dates&gt;&lt;/dates&gt;&lt;isbn&gt;0022-3069 (Print)&amp;#xD;0022-3069 (Linking)&lt;/isbn&gt;&lt;accession-num&gt;7964906&lt;/accession-num&gt;&lt;urls&gt;&lt;related-urls&gt;&lt;url&gt;https://www.ncbi.nlm.nih.gov/pubmed/7964906&lt;/url&gt;&lt;/related-urls&gt;&lt;/urls&gt;&lt;electronic-resource-num&gt;10.1097/00005072-199411000-00013&lt;/electronic-resource-num&gt;&lt;/record&gt;&lt;/Cite&gt;&lt;/EndNote&gt;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39]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F675A9" w:rsidRPr="00385806">
        <w:rPr>
          <w:rFonts w:ascii="Times New Roman" w:hAnsi="Times New Roman" w:cs="Times New Roman"/>
          <w:sz w:val="24"/>
          <w:szCs w:val="24"/>
        </w:rPr>
        <w:t>.</w:t>
      </w:r>
      <w:bookmarkEnd w:id="9"/>
    </w:p>
    <w:p w14:paraId="1DDE4B98" w14:textId="77777777" w:rsidR="006445BE" w:rsidRPr="00385806" w:rsidRDefault="006445BE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45951F38" w14:textId="0DC1C094" w:rsidR="006445BE" w:rsidRPr="00385806" w:rsidRDefault="006445BE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 xml:space="preserve">Neurofilaments </w:t>
      </w:r>
      <w:r w:rsidR="00BB228E" w:rsidRPr="00385806">
        <w:rPr>
          <w:rFonts w:ascii="Times New Roman" w:hAnsi="Times New Roman" w:cs="Times New Roman"/>
          <w:i/>
          <w:sz w:val="24"/>
          <w:szCs w:val="24"/>
        </w:rPr>
        <w:t xml:space="preserve">in relation to </w:t>
      </w:r>
      <w:r w:rsidRPr="00385806">
        <w:rPr>
          <w:rFonts w:ascii="Times New Roman" w:hAnsi="Times New Roman" w:cs="Times New Roman"/>
          <w:i/>
          <w:sz w:val="24"/>
          <w:szCs w:val="24"/>
        </w:rPr>
        <w:t>dementia</w:t>
      </w:r>
      <w:r w:rsidR="00BB228E" w:rsidRPr="00385806">
        <w:rPr>
          <w:rFonts w:ascii="Times New Roman" w:hAnsi="Times New Roman" w:cs="Times New Roman"/>
          <w:i/>
          <w:sz w:val="24"/>
          <w:szCs w:val="24"/>
        </w:rPr>
        <w:t xml:space="preserve"> and SVD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100DE" w:rsidRPr="00385806">
        <w:rPr>
          <w:rFonts w:ascii="Times New Roman" w:hAnsi="Times New Roman" w:cs="Times New Roman"/>
          <w:sz w:val="24"/>
          <w:szCs w:val="24"/>
        </w:rPr>
        <w:t xml:space="preserve">assayed in blood and CSF </w:t>
      </w:r>
      <w:r w:rsidR="001F6A46" w:rsidRPr="00385806">
        <w:rPr>
          <w:rFonts w:ascii="Times New Roman" w:hAnsi="Times New Roman" w:cs="Times New Roman"/>
          <w:sz w:val="24"/>
          <w:szCs w:val="24"/>
        </w:rPr>
        <w:t xml:space="preserve">appears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increasingly </w:t>
      </w:r>
      <w:r w:rsidR="001F6A46" w:rsidRPr="00385806">
        <w:rPr>
          <w:rFonts w:ascii="Times New Roman" w:hAnsi="Times New Roman" w:cs="Times New Roman"/>
          <w:sz w:val="24"/>
          <w:szCs w:val="24"/>
        </w:rPr>
        <w:t>to be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 a quantitative biomarker of neurodegenerative disease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SwgMTgtMjAsIDI3LCA0MF08L0Rp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SwgMTgtMjAsIDI3LCA0MF08L0Rp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5, 18-20, 27, 4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125711" w:rsidRPr="00385806">
        <w:rPr>
          <w:rFonts w:ascii="Times New Roman" w:hAnsi="Times New Roman" w:cs="Times New Roman"/>
          <w:sz w:val="24"/>
          <w:szCs w:val="24"/>
        </w:rPr>
        <w:t xml:space="preserve">Considering </w:t>
      </w:r>
      <w:proofErr w:type="spellStart"/>
      <w:r w:rsidR="00B0301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concentrations </w:t>
      </w:r>
      <w:r w:rsidR="00554FDE" w:rsidRPr="00385806">
        <w:rPr>
          <w:rFonts w:ascii="Times New Roman" w:hAnsi="Times New Roman" w:cs="Times New Roman"/>
          <w:sz w:val="24"/>
          <w:szCs w:val="24"/>
        </w:rPr>
        <w:t>in CSF and blood as a possible marker for</w:t>
      </w:r>
      <w:r w:rsidR="002243E4" w:rsidRPr="00385806">
        <w:rPr>
          <w:rFonts w:ascii="Times New Roman" w:hAnsi="Times New Roman" w:cs="Times New Roman"/>
          <w:sz w:val="24"/>
          <w:szCs w:val="24"/>
        </w:rPr>
        <w:t xml:space="preserve"> dementia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, some but not all studies have </w:t>
      </w:r>
      <w:r w:rsidR="00125711" w:rsidRPr="00385806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elevated </w:t>
      </w:r>
      <w:proofErr w:type="spellStart"/>
      <w:r w:rsidR="00B0301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in AD patients relative to control</w:t>
      </w:r>
      <w:r w:rsidR="00125711" w:rsidRPr="00385806">
        <w:rPr>
          <w:rFonts w:ascii="Times New Roman" w:hAnsi="Times New Roman" w:cs="Times New Roman"/>
          <w:sz w:val="24"/>
          <w:szCs w:val="24"/>
        </w:rPr>
        <w:t xml:space="preserve">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MzwvWWVhcj48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MzwvWWVhcj48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3, 35, 41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E965E0" w:rsidRPr="00385806">
        <w:rPr>
          <w:rFonts w:ascii="Times New Roman" w:hAnsi="Times New Roman" w:cs="Times New Roman"/>
          <w:sz w:val="24"/>
          <w:szCs w:val="24"/>
        </w:rPr>
        <w:t>, as</w:t>
      </w:r>
      <w:r w:rsidR="002243E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recently reviewed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rdon&lt;/Author&gt;&lt;Year&gt;2020&lt;/Year&gt;&lt;RecNum&gt;3407&lt;/RecNum&gt;&lt;DisplayText&gt;[15]&lt;/DisplayText&gt;&lt;record&gt;&lt;rec-number&gt;3407&lt;/rec-number&gt;&lt;foreign-keys&gt;&lt;key app="EN" db-id="90559vz0jafxf3e20v25dreuvfssazz2f292" timestamp="1623673612"&gt;3407&lt;/key&gt;&lt;/foreign-keys&gt;&lt;ref-type name="Journal Article"&gt;17&lt;/ref-type&gt;&lt;contributors&gt;&lt;authors&gt;&lt;author&gt;Gordon, B. A.&lt;/author&gt;&lt;/authors&gt;&lt;/contributors&gt;&lt;auth-address&gt;Mallinckrodt Institute of Radiology, Washington University in St. Louis, MO, USA; Psychological &amp;amp; Brain Sciences, Washington University in St. Louis, MO, USA. Electronic address: bagordon@wustl.edu.&lt;/auth-address&gt;&lt;titles&gt;&lt;title&gt;Neurofilaments in disease: what do we know?&lt;/title&gt;&lt;secondary-title&gt;Curr Opin Neurobiol&lt;/secondary-title&gt;&lt;/titles&gt;&lt;periodical&gt;&lt;full-title&gt;Curr Opin Neurobiol&lt;/full-title&gt;&lt;/periodical&gt;&lt;pages&gt;105-115&lt;/pages&gt;&lt;volume&gt;61&lt;/volume&gt;&lt;edition&gt;2020/03/11&lt;/edition&gt;&lt;keywords&gt;&lt;keyword&gt;Biomarkers&lt;/keyword&gt;&lt;keyword&gt;Cytoskeleton&lt;/keyword&gt;&lt;keyword&gt;*Intermediate Filaments&lt;/keyword&gt;&lt;keyword&gt;Neurofilament Proteins&lt;/keyword&gt;&lt;keyword&gt;White Matter&lt;/keyword&gt;&lt;/keywords&gt;&lt;dates&gt;&lt;year&gt;2020&lt;/year&gt;&lt;pub-dates&gt;&lt;date&gt;Apr&lt;/date&gt;&lt;/pub-dates&gt;&lt;/dates&gt;&lt;isbn&gt;1873-6882 (Electronic)&amp;#xD;0959-4388 (Linking)&lt;/isbn&gt;&lt;accession-num&gt;32151970&lt;/accession-num&gt;&lt;urls&gt;&lt;related-urls&gt;&lt;url&gt;https://www.ncbi.nlm.nih.gov/pubmed/32151970&lt;/url&gt;&lt;/related-urls&gt;&lt;/urls&gt;&lt;custom2&gt;PMC7198337&lt;/custom2&gt;&lt;electronic-resource-num&gt;10.1016/j.conb.2020.02.001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03011" w:rsidRPr="00385806">
        <w:rPr>
          <w:rFonts w:ascii="Times New Roman" w:hAnsi="Times New Roman" w:cs="Times New Roman"/>
          <w:sz w:val="24"/>
          <w:szCs w:val="24"/>
        </w:rPr>
        <w:t>.</w:t>
      </w:r>
      <w:r w:rsidR="002243E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In patients with </w:t>
      </w:r>
      <w:r w:rsidR="00125711" w:rsidRPr="00385806">
        <w:rPr>
          <w:rFonts w:ascii="Times New Roman" w:hAnsi="Times New Roman" w:cs="Times New Roman"/>
          <w:sz w:val="24"/>
          <w:szCs w:val="24"/>
        </w:rPr>
        <w:t xml:space="preserve">a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clinical diagnosis of “dementia of vascular origin”, CSF concentrations of </w:t>
      </w:r>
      <w:proofErr w:type="spellStart"/>
      <w:r w:rsidR="00B0301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were significantly elevated relative to control subject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CA0MV08L0Rpc3BsYXlUZXh0Pjxy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NzwvWWVhcj48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3, 41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2243E4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7F228D64" w14:textId="77777777" w:rsidR="00712E48" w:rsidRPr="00385806" w:rsidRDefault="00712E48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E1EA79" w14:textId="37895ED3" w:rsidR="00C12A8E" w:rsidRPr="00385806" w:rsidRDefault="00B03011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Bloo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concentration is </w:t>
      </w:r>
      <w:r w:rsidR="00125711" w:rsidRPr="00385806">
        <w:rPr>
          <w:rFonts w:ascii="Times New Roman" w:hAnsi="Times New Roman" w:cs="Times New Roman"/>
          <w:sz w:val="24"/>
          <w:szCs w:val="24"/>
        </w:rPr>
        <w:t>associated with</w:t>
      </w:r>
      <w:r w:rsidRPr="00385806">
        <w:rPr>
          <w:rFonts w:ascii="Times New Roman" w:hAnsi="Times New Roman" w:cs="Times New Roman"/>
          <w:sz w:val="24"/>
          <w:szCs w:val="24"/>
        </w:rPr>
        <w:t xml:space="preserve"> SVD. In both sporadic and genetic forms of SVD</w:t>
      </w:r>
      <w:r w:rsidR="00125711" w:rsidRPr="00385806">
        <w:rPr>
          <w:rFonts w:ascii="Times New Roman" w:hAnsi="Times New Roman" w:cs="Times New Roman"/>
          <w:sz w:val="24"/>
          <w:szCs w:val="24"/>
        </w:rPr>
        <w:t>,</w:t>
      </w:r>
      <w:r w:rsidRPr="00385806">
        <w:rPr>
          <w:rFonts w:ascii="Times New Roman" w:hAnsi="Times New Roman" w:cs="Times New Roman"/>
          <w:sz w:val="24"/>
          <w:szCs w:val="24"/>
        </w:rPr>
        <w:t xml:space="preserve"> bloo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was elevated relative to controls, and </w:t>
      </w:r>
      <w:r w:rsidR="006D79E0" w:rsidRPr="00385806">
        <w:rPr>
          <w:rFonts w:ascii="Times New Roman" w:hAnsi="Times New Roman" w:cs="Times New Roman"/>
          <w:sz w:val="24"/>
          <w:szCs w:val="24"/>
        </w:rPr>
        <w:t xml:space="preserve">strongly </w:t>
      </w:r>
      <w:r w:rsidRPr="00385806">
        <w:rPr>
          <w:rFonts w:ascii="Times New Roman" w:hAnsi="Times New Roman" w:cs="Times New Roman"/>
          <w:sz w:val="24"/>
          <w:szCs w:val="24"/>
        </w:rPr>
        <w:t xml:space="preserve">associated with MRI markers of SVD severity 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VyaW5nPC9BdXRob3I+PFllYXI+MjAxODwvWWVhcj48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VyaW5nPC9BdXRob3I+PFllYXI+MjAxODwvWWVhcj48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MRI evidence of recent subcortical infarcts </w:t>
      </w:r>
      <w:r w:rsidR="002A276B" w:rsidRPr="00385806">
        <w:rPr>
          <w:rFonts w:ascii="Times New Roman" w:hAnsi="Times New Roman" w:cs="Times New Roman"/>
          <w:sz w:val="24"/>
          <w:szCs w:val="24"/>
        </w:rPr>
        <w:t xml:space="preserve">or </w:t>
      </w:r>
      <w:r w:rsidRPr="00385806">
        <w:rPr>
          <w:rFonts w:ascii="Times New Roman" w:hAnsi="Times New Roman" w:cs="Times New Roman"/>
          <w:sz w:val="24"/>
          <w:szCs w:val="24"/>
        </w:rPr>
        <w:t xml:space="preserve">high </w:t>
      </w:r>
      <w:r w:rsidR="002A276B" w:rsidRPr="00385806">
        <w:rPr>
          <w:rFonts w:ascii="Times New Roman" w:hAnsi="Times New Roman" w:cs="Times New Roman"/>
          <w:sz w:val="24"/>
          <w:szCs w:val="24"/>
        </w:rPr>
        <w:t xml:space="preserve">burden of </w:t>
      </w:r>
      <w:r w:rsidRPr="00385806">
        <w:rPr>
          <w:rFonts w:ascii="Times New Roman" w:hAnsi="Times New Roman" w:cs="Times New Roman"/>
          <w:sz w:val="24"/>
          <w:szCs w:val="24"/>
        </w:rPr>
        <w:t>white matter lesion</w:t>
      </w:r>
      <w:r w:rsidR="002A276B" w:rsidRPr="00385806">
        <w:rPr>
          <w:rFonts w:ascii="Times New Roman" w:hAnsi="Times New Roman" w:cs="Times New Roman"/>
          <w:sz w:val="24"/>
          <w:szCs w:val="24"/>
        </w:rPr>
        <w:t>s</w:t>
      </w:r>
      <w:r w:rsidRPr="00385806">
        <w:rPr>
          <w:rFonts w:ascii="Times New Roman" w:hAnsi="Times New Roman" w:cs="Times New Roman"/>
          <w:sz w:val="24"/>
          <w:szCs w:val="24"/>
        </w:rPr>
        <w:t xml:space="preserve"> (often used as a radiological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indicator </w:t>
      </w:r>
      <w:r w:rsidRPr="00385806">
        <w:rPr>
          <w:rFonts w:ascii="Times New Roman" w:hAnsi="Times New Roman" w:cs="Times New Roman"/>
          <w:sz w:val="24"/>
          <w:szCs w:val="24"/>
        </w:rPr>
        <w:t xml:space="preserve">of SVD) </w:t>
      </w:r>
      <w:r w:rsidR="007659E5" w:rsidRPr="00385806">
        <w:rPr>
          <w:rFonts w:ascii="Times New Roman" w:hAnsi="Times New Roman" w:cs="Times New Roman"/>
          <w:sz w:val="24"/>
          <w:szCs w:val="24"/>
        </w:rPr>
        <w:t xml:space="preserve">was associated with </w:t>
      </w:r>
      <w:r w:rsidRPr="00385806">
        <w:rPr>
          <w:rFonts w:ascii="Times New Roman" w:hAnsi="Times New Roman" w:cs="Times New Roman"/>
          <w:sz w:val="24"/>
          <w:szCs w:val="24"/>
        </w:rPr>
        <w:t xml:space="preserve">high blood concentrations of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R0cmluZ2VyPC9BdXRob3I+PFllYXI+MjAxNzwvWWVh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R0cmluZ2VyPC9BdXRob3I+PFllYXI+MjAxNzwvWWVh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3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Our neuropathology data suggest that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in brain tissue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may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also </w:t>
      </w:r>
      <w:r w:rsidR="00025501" w:rsidRPr="00385806">
        <w:rPr>
          <w:rFonts w:ascii="Times New Roman" w:hAnsi="Times New Roman" w:cs="Times New Roman"/>
          <w:sz w:val="24"/>
          <w:szCs w:val="24"/>
        </w:rPr>
        <w:t xml:space="preserve">be </w:t>
      </w:r>
      <w:r w:rsidRPr="00385806">
        <w:rPr>
          <w:rFonts w:ascii="Times New Roman" w:hAnsi="Times New Roman" w:cs="Times New Roman"/>
          <w:sz w:val="24"/>
          <w:szCs w:val="24"/>
        </w:rPr>
        <w:t>associated with SVD.</w:t>
      </w:r>
    </w:p>
    <w:p w14:paraId="4FFEA53B" w14:textId="77777777" w:rsidR="00AB0AB7" w:rsidRPr="00385806" w:rsidRDefault="00AB0AB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7B7CC4" w14:textId="478A7362" w:rsidR="00B731DC" w:rsidRPr="00385806" w:rsidRDefault="00A641F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lastRenderedPageBreak/>
        <w:t xml:space="preserve">Hyperphosphorylated </w:t>
      </w:r>
      <w:proofErr w:type="spellStart"/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="0048704B" w:rsidRPr="0038580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12A8E" w:rsidRPr="00385806">
        <w:rPr>
          <w:rFonts w:ascii="Times New Roman" w:hAnsi="Times New Roman" w:cs="Times New Roman"/>
          <w:i/>
          <w:sz w:val="24"/>
          <w:szCs w:val="24"/>
        </w:rPr>
        <w:t>as a biomarker for</w:t>
      </w:r>
      <w:r w:rsidR="0048704B" w:rsidRPr="00385806">
        <w:rPr>
          <w:rFonts w:ascii="Times New Roman" w:hAnsi="Times New Roman" w:cs="Times New Roman"/>
          <w:i/>
          <w:sz w:val="24"/>
          <w:szCs w:val="24"/>
        </w:rPr>
        <w:t xml:space="preserve"> axonal damage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. </w:t>
      </w:r>
      <w:bookmarkStart w:id="10" w:name="_Hlk88232472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High levels of </w:t>
      </w:r>
      <w:proofErr w:type="spellStart"/>
      <w:r w:rsidR="009A71B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A71B4" w:rsidRPr="00385806">
        <w:rPr>
          <w:rFonts w:ascii="Times New Roman" w:hAnsi="Times New Roman" w:cs="Times New Roman"/>
          <w:sz w:val="24"/>
          <w:szCs w:val="24"/>
        </w:rPr>
        <w:t xml:space="preserve"> have been reported in </w:t>
      </w:r>
      <w:r w:rsidR="00554FDE" w:rsidRPr="00385806">
        <w:rPr>
          <w:rFonts w:ascii="Times New Roman" w:hAnsi="Times New Roman" w:cs="Times New Roman"/>
          <w:sz w:val="24"/>
          <w:szCs w:val="24"/>
        </w:rPr>
        <w:t>CSF and blood</w:t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 of patients with 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neurological </w:t>
      </w:r>
      <w:r w:rsidR="00B03011" w:rsidRPr="00385806">
        <w:rPr>
          <w:rFonts w:ascii="Times New Roman" w:hAnsi="Times New Roman" w:cs="Times New Roman"/>
          <w:sz w:val="24"/>
          <w:szCs w:val="24"/>
        </w:rPr>
        <w:t>disease</w:t>
      </w:r>
      <w:r w:rsidR="00CD34E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rdon&lt;/Author&gt;&lt;Year&gt;2020&lt;/Year&gt;&lt;RecNum&gt;3407&lt;/RecNum&gt;&lt;DisplayText&gt;[15]&lt;/DisplayText&gt;&lt;record&gt;&lt;rec-number&gt;3407&lt;/rec-number&gt;&lt;foreign-keys&gt;&lt;key app="EN" db-id="90559vz0jafxf3e20v25dreuvfssazz2f292" timestamp="1623673612"&gt;3407&lt;/key&gt;&lt;/foreign-keys&gt;&lt;ref-type name="Journal Article"&gt;17&lt;/ref-type&gt;&lt;contributors&gt;&lt;authors&gt;&lt;author&gt;Gordon, B. A.&lt;/author&gt;&lt;/authors&gt;&lt;/contributors&gt;&lt;auth-address&gt;Mallinckrodt Institute of Radiology, Washington University in St. Louis, MO, USA; Psychological &amp;amp; Brain Sciences, Washington University in St. Louis, MO, USA. Electronic address: bagordon@wustl.edu.&lt;/auth-address&gt;&lt;titles&gt;&lt;title&gt;Neurofilaments in disease: what do we know?&lt;/title&gt;&lt;secondary-title&gt;Curr Opin Neurobiol&lt;/secondary-title&gt;&lt;/titles&gt;&lt;periodical&gt;&lt;full-title&gt;Curr Opin Neurobiol&lt;/full-title&gt;&lt;/periodical&gt;&lt;pages&gt;105-115&lt;/pages&gt;&lt;volume&gt;61&lt;/volume&gt;&lt;edition&gt;2020/03/11&lt;/edition&gt;&lt;keywords&gt;&lt;keyword&gt;Biomarkers&lt;/keyword&gt;&lt;keyword&gt;Cytoskeleton&lt;/keyword&gt;&lt;keyword&gt;*Intermediate Filaments&lt;/keyword&gt;&lt;keyword&gt;Neurofilament Proteins&lt;/keyword&gt;&lt;keyword&gt;White Matter&lt;/keyword&gt;&lt;/keywords&gt;&lt;dates&gt;&lt;year&gt;2020&lt;/year&gt;&lt;pub-dates&gt;&lt;date&gt;Apr&lt;/date&gt;&lt;/pub-dates&gt;&lt;/dates&gt;&lt;isbn&gt;1873-6882 (Electronic)&amp;#xD;0959-4388 (Linking)&lt;/isbn&gt;&lt;accession-num&gt;32151970&lt;/accession-num&gt;&lt;urls&gt;&lt;related-urls&gt;&lt;url&gt;https://www.ncbi.nlm.nih.gov/pubmed/32151970&lt;/url&gt;&lt;/related-urls&gt;&lt;/urls&gt;&lt;custom2&gt;PMC7198337&lt;/custom2&gt;&lt;electronic-resource-num&gt;10.1016/j.conb.2020.02.001&lt;/electronic-resource-num&gt;&lt;/record&gt;&lt;/Cite&gt;&lt;/EndNote&gt;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B228E" w:rsidRPr="00385806">
        <w:rPr>
          <w:rFonts w:ascii="Times New Roman" w:hAnsi="Times New Roman" w:cs="Times New Roman"/>
          <w:sz w:val="24"/>
          <w:szCs w:val="24"/>
        </w:rPr>
        <w:t>,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9A71B4" w:rsidRPr="00385806">
        <w:rPr>
          <w:rFonts w:ascii="Times New Roman" w:hAnsi="Times New Roman" w:cs="Times New Roman"/>
          <w:sz w:val="24"/>
          <w:szCs w:val="24"/>
        </w:rPr>
        <w:t>acute stroke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I0XTwvRGlzcGxheVRleHQ+PHJlY29y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bmVyPC9BdXRob3I+PFllYXI+MjAxMTwvWWVhcj48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4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A71B4" w:rsidRPr="00385806">
        <w:rPr>
          <w:rFonts w:ascii="Times New Roman" w:hAnsi="Times New Roman" w:cs="Times New Roman"/>
          <w:sz w:val="24"/>
          <w:szCs w:val="24"/>
        </w:rPr>
        <w:t>, traumatic brain injury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9A71B4" w:rsidRPr="00385806">
        <w:rPr>
          <w:rFonts w:ascii="Times New Roman" w:hAnsi="Times New Roman" w:cs="Times New Roman"/>
          <w:sz w:val="24"/>
          <w:szCs w:val="24"/>
        </w:rPr>
        <w:t>multiple sclerosis</w:t>
      </w:r>
      <w:r w:rsidR="0048704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ODwvWWVhcj48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6b2xkPC9BdXRob3I+PFllYXI+MjAwODwvWWVhcj48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</w:fldData>
        </w:fldChar>
      </w:r>
      <w:r w:rsidR="0090604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906049" w:rsidRPr="00385806">
        <w:rPr>
          <w:rFonts w:ascii="Times New Roman" w:hAnsi="Times New Roman" w:cs="Times New Roman"/>
          <w:noProof/>
          <w:sz w:val="24"/>
          <w:szCs w:val="24"/>
        </w:rPr>
        <w:t>[1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, AL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5A4A6E" w:rsidRPr="00385806">
        <w:rPr>
          <w:rFonts w:ascii="Times New Roman" w:hAnsi="Times New Roman" w:cs="Times New Roman"/>
          <w:sz w:val="24"/>
          <w:szCs w:val="24"/>
        </w:rPr>
        <w:t xml:space="preserve">,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Friedrich’s ataxia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llcjwvQXV0aG9yPjxZZWFyPjIwMjA8L1llYXI+PFJl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llcjwvQXV0aG9yPjxZZWFyPjIwMjA8L1llYXI+PFJl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4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731DC" w:rsidRPr="00385806">
        <w:rPr>
          <w:rFonts w:ascii="Times New Roman" w:hAnsi="Times New Roman" w:cs="Times New Roman"/>
          <w:sz w:val="24"/>
          <w:szCs w:val="24"/>
        </w:rPr>
        <w:t xml:space="preserve"> and genetic frontotemporal dementia</w:t>
      </w:r>
      <w:r w:rsidR="00AF2FD2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ZGVyIEVuZGU8L0F1dGhvcj48WWVhcj4yMDIxPC9Z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ZGVyIEVuZGU8L0F1dGhvcj48WWVhcj4yMDIxPC9Z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5]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A71B4" w:rsidRPr="00385806">
        <w:rPr>
          <w:rFonts w:ascii="Times New Roman" w:hAnsi="Times New Roman" w:cs="Times New Roman"/>
          <w:sz w:val="24"/>
          <w:szCs w:val="24"/>
        </w:rPr>
        <w:t xml:space="preserve">. </w:t>
      </w:r>
      <w:bookmarkEnd w:id="10"/>
      <w:r w:rsidR="0048704B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440A24" w:rsidRPr="00385806">
        <w:rPr>
          <w:rFonts w:ascii="Times New Roman" w:hAnsi="Times New Roman" w:cs="Times New Roman"/>
          <w:sz w:val="24"/>
          <w:szCs w:val="24"/>
        </w:rPr>
        <w:t>I</w:t>
      </w:r>
      <w:r w:rsidR="004A57F8" w:rsidRPr="00385806">
        <w:rPr>
          <w:rFonts w:ascii="Times New Roman" w:hAnsi="Times New Roman" w:cs="Times New Roman"/>
          <w:sz w:val="24"/>
          <w:szCs w:val="24"/>
        </w:rPr>
        <w:t>n a Phase III trial in traumatic brain injury</w:t>
      </w:r>
      <w:r w:rsidR="00986E7D" w:rsidRPr="00385806">
        <w:rPr>
          <w:rFonts w:ascii="Times New Roman" w:hAnsi="Times New Roman" w:cs="Times New Roman"/>
          <w:sz w:val="24"/>
          <w:szCs w:val="24"/>
        </w:rPr>
        <w:t>,</w:t>
      </w:r>
      <w:r w:rsidR="00EA3499" w:rsidRPr="00385806">
        <w:rPr>
          <w:rFonts w:ascii="Times New Roman" w:hAnsi="Times New Roman" w:cs="Times New Roman"/>
          <w:sz w:val="24"/>
          <w:szCs w:val="24"/>
        </w:rPr>
        <w:t xml:space="preserve"> blood</w:t>
      </w:r>
      <w:r w:rsidR="004A57F8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0A2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440A24" w:rsidRPr="00385806">
        <w:rPr>
          <w:rFonts w:ascii="Times New Roman" w:hAnsi="Times New Roman" w:cs="Times New Roman"/>
          <w:sz w:val="24"/>
          <w:szCs w:val="24"/>
        </w:rPr>
        <w:t xml:space="preserve"> was used </w:t>
      </w:r>
      <w:r w:rsidR="004A57F8" w:rsidRPr="00385806">
        <w:rPr>
          <w:rFonts w:ascii="Times New Roman" w:hAnsi="Times New Roman" w:cs="Times New Roman"/>
          <w:sz w:val="24"/>
          <w:szCs w:val="24"/>
        </w:rPr>
        <w:t>as a biomarker of injury severity and possible predictor of outcome</w:t>
      </w:r>
      <w:r w:rsidR="00440A24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4A57F8" w:rsidRPr="00385806">
        <w:rPr>
          <w:rFonts w:ascii="Times New Roman" w:hAnsi="Times New Roman" w:cs="Times New Roman"/>
          <w:sz w:val="24"/>
          <w:szCs w:val="24"/>
        </w:rPr>
        <w:t xml:space="preserve">.  </w:t>
      </w:r>
      <w:r w:rsidR="00986E7D" w:rsidRPr="00385806">
        <w:rPr>
          <w:rFonts w:ascii="Times New Roman" w:hAnsi="Times New Roman" w:cs="Times New Roman"/>
          <w:sz w:val="24"/>
          <w:szCs w:val="24"/>
        </w:rPr>
        <w:t xml:space="preserve">That study found that 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high </w:t>
      </w:r>
      <w:r w:rsidR="00986E7D" w:rsidRPr="00385806">
        <w:rPr>
          <w:rFonts w:ascii="Times New Roman" w:hAnsi="Times New Roman" w:cs="Times New Roman"/>
          <w:sz w:val="24"/>
          <w:szCs w:val="24"/>
        </w:rPr>
        <w:t>b</w:t>
      </w:r>
      <w:r w:rsidR="00554FDE" w:rsidRPr="00385806">
        <w:rPr>
          <w:rFonts w:ascii="Times New Roman" w:hAnsi="Times New Roman" w:cs="Times New Roman"/>
          <w:sz w:val="24"/>
          <w:szCs w:val="24"/>
        </w:rPr>
        <w:t>lood</w:t>
      </w:r>
      <w:r w:rsidR="004A57F8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0A2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4A57F8" w:rsidRPr="00385806">
        <w:rPr>
          <w:rFonts w:ascii="Times New Roman" w:hAnsi="Times New Roman" w:cs="Times New Roman"/>
          <w:sz w:val="24"/>
          <w:szCs w:val="24"/>
        </w:rPr>
        <w:t xml:space="preserve"> levels were correlated with poor outcome at 3-4 days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following </w:t>
      </w:r>
      <w:r w:rsidR="00BB228E" w:rsidRPr="00385806">
        <w:rPr>
          <w:rFonts w:ascii="Times New Roman" w:hAnsi="Times New Roman" w:cs="Times New Roman"/>
          <w:sz w:val="24"/>
          <w:szCs w:val="24"/>
        </w:rPr>
        <w:t xml:space="preserve">traumatic </w:t>
      </w:r>
      <w:r w:rsidR="004A57F8" w:rsidRPr="00385806">
        <w:rPr>
          <w:rFonts w:ascii="Times New Roman" w:hAnsi="Times New Roman" w:cs="Times New Roman"/>
          <w:sz w:val="24"/>
          <w:szCs w:val="24"/>
        </w:rPr>
        <w:t>injury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xsZXdlbGw8L0F1dGhvcj48WWVhcj4yMDE4PC9ZZWFy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5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4A57F8" w:rsidRPr="003858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C31D7A9" w14:textId="77777777" w:rsidR="00E83FD8" w:rsidRPr="00385806" w:rsidRDefault="00E83FD8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253FB8" w14:textId="24267A4C" w:rsidR="00FE34E9" w:rsidRPr="00385806" w:rsidRDefault="0020461B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 xml:space="preserve">Commercial assays for </w:t>
      </w:r>
      <w:proofErr w:type="spellStart"/>
      <w:r w:rsidR="00440A2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in blood are available, with high sensitivity and specificity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, including ultra-sensitive </w:t>
      </w:r>
      <w:proofErr w:type="spellStart"/>
      <w:r w:rsidR="007D7E6A" w:rsidRPr="00385806">
        <w:rPr>
          <w:rFonts w:ascii="Times New Roman" w:hAnsi="Times New Roman" w:cs="Times New Roman"/>
          <w:sz w:val="24"/>
          <w:szCs w:val="24"/>
        </w:rPr>
        <w:t>Simoa</w:t>
      </w:r>
      <w:proofErr w:type="spellEnd"/>
      <w:r w:rsidR="007D7E6A" w:rsidRPr="00385806">
        <w:rPr>
          <w:rFonts w:ascii="Times New Roman" w:hAnsi="Times New Roman" w:cs="Times New Roman"/>
          <w:sz w:val="24"/>
          <w:szCs w:val="24"/>
        </w:rPr>
        <w:t>® platforms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CwgMTgsIDM1LCA0MF08L0Rpc3Bs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0c3NvbjwvQXV0aG9yPjxZZWFyPjIwMTc8L1llYXI+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14, 18, 35, 4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93239A" w:rsidRPr="00385806">
        <w:rPr>
          <w:rFonts w:ascii="Times New Roman" w:hAnsi="Times New Roman" w:cs="Times New Roman"/>
          <w:sz w:val="24"/>
          <w:szCs w:val="24"/>
        </w:rPr>
        <w:t xml:space="preserve">There </w:t>
      </w:r>
      <w:r w:rsidR="00FE34E9" w:rsidRPr="00385806">
        <w:rPr>
          <w:rFonts w:ascii="Times New Roman" w:hAnsi="Times New Roman" w:cs="Times New Roman"/>
          <w:sz w:val="24"/>
          <w:szCs w:val="24"/>
        </w:rPr>
        <w:t>is</w:t>
      </w:r>
      <w:r w:rsidR="0093239A" w:rsidRPr="00385806">
        <w:rPr>
          <w:rFonts w:ascii="Times New Roman" w:hAnsi="Times New Roman" w:cs="Times New Roman"/>
          <w:sz w:val="24"/>
          <w:szCs w:val="24"/>
        </w:rPr>
        <w:t xml:space="preserve"> a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 poor</w:t>
      </w:r>
      <w:r w:rsidR="0093239A" w:rsidRPr="00385806">
        <w:rPr>
          <w:rFonts w:ascii="Times New Roman" w:hAnsi="Times New Roman" w:cs="Times New Roman"/>
          <w:sz w:val="24"/>
          <w:szCs w:val="24"/>
        </w:rPr>
        <w:t xml:space="preserve"> correlation between blood levels of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="0093239A" w:rsidRPr="0038580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93239A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3239A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within subjects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LCA0Nl08L0Rpc3BsYXlUZXh0Pjxy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LCA0Nl08L0Rpc3BsYXlUZXh0Pjxy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7, 4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C2E92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Pr="00385806">
        <w:rPr>
          <w:rFonts w:ascii="Times New Roman" w:hAnsi="Times New Roman" w:cs="Times New Roman"/>
          <w:sz w:val="24"/>
          <w:szCs w:val="24"/>
        </w:rPr>
        <w:t>In a large, prospective observational study of patients with</w:t>
      </w:r>
      <w:r w:rsidR="00C415B6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ALS, 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baseline </w:t>
      </w:r>
      <w:r w:rsidRPr="00385806">
        <w:rPr>
          <w:rFonts w:ascii="Times New Roman" w:hAnsi="Times New Roman" w:cs="Times New Roman"/>
          <w:sz w:val="24"/>
          <w:szCs w:val="24"/>
        </w:rPr>
        <w:t xml:space="preserve">blood 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concentrations of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but not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predicted disease progression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hdGFyPC9BdXRob3I+PFllYXI+MjAyMDwvWWVhcj48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FE34E9" w:rsidRPr="00385806">
        <w:rPr>
          <w:rFonts w:ascii="Times New Roman" w:hAnsi="Times New Roman" w:cs="Times New Roman"/>
          <w:sz w:val="24"/>
          <w:szCs w:val="24"/>
        </w:rPr>
        <w:t xml:space="preserve">In children with spinal muscular atrophy </w:t>
      </w:r>
      <w:r w:rsidR="007F7ECE" w:rsidRPr="00385806">
        <w:rPr>
          <w:rFonts w:ascii="Times New Roman" w:hAnsi="Times New Roman" w:cs="Times New Roman"/>
          <w:sz w:val="24"/>
          <w:szCs w:val="24"/>
        </w:rPr>
        <w:t>(SMA)</w:t>
      </w:r>
      <w:r w:rsidR="00D15724" w:rsidRPr="00385806">
        <w:rPr>
          <w:rFonts w:ascii="Times New Roman" w:hAnsi="Times New Roman" w:cs="Times New Roman"/>
          <w:sz w:val="24"/>
          <w:szCs w:val="24"/>
        </w:rPr>
        <w:t>,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E34E9" w:rsidRPr="00385806">
        <w:rPr>
          <w:rFonts w:ascii="Times New Roman" w:hAnsi="Times New Roman" w:cs="Times New Roman"/>
          <w:sz w:val="24"/>
          <w:szCs w:val="24"/>
        </w:rPr>
        <w:t xml:space="preserve">blood </w:t>
      </w:r>
      <w:r w:rsidR="002E5697" w:rsidRPr="00385806">
        <w:rPr>
          <w:rFonts w:ascii="Times New Roman" w:hAnsi="Times New Roman" w:cs="Times New Roman"/>
          <w:sz w:val="24"/>
          <w:szCs w:val="24"/>
        </w:rPr>
        <w:t xml:space="preserve">levels of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FE34E9" w:rsidRPr="00385806">
        <w:rPr>
          <w:rFonts w:ascii="Times New Roman" w:hAnsi="Times New Roman" w:cs="Times New Roman"/>
          <w:sz w:val="24"/>
          <w:szCs w:val="24"/>
        </w:rPr>
        <w:t xml:space="preserve"> may be a 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diagnostic </w:t>
      </w:r>
      <w:r w:rsidR="00FE34E9" w:rsidRPr="00385806">
        <w:rPr>
          <w:rFonts w:ascii="Times New Roman" w:hAnsi="Times New Roman" w:cs="Times New Roman"/>
          <w:sz w:val="24"/>
          <w:szCs w:val="24"/>
        </w:rPr>
        <w:t xml:space="preserve">marker for disease onset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ljZXI8L0F1dGhvcj48WWVhcj4yMDIxPC9ZZWFyPjxS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ljZXI8L0F1dGhvcj48WWVhcj4yMDIxPC9ZZWFyPjxS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FE34E9" w:rsidRPr="00385806">
        <w:rPr>
          <w:rFonts w:ascii="Times New Roman" w:hAnsi="Times New Roman" w:cs="Times New Roman"/>
          <w:sz w:val="24"/>
          <w:szCs w:val="24"/>
        </w:rPr>
        <w:t xml:space="preserve"> though 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paradoxically </w:t>
      </w:r>
      <w:r w:rsidR="00FE34E9" w:rsidRPr="00385806">
        <w:rPr>
          <w:rFonts w:ascii="Times New Roman" w:hAnsi="Times New Roman" w:cs="Times New Roman"/>
          <w:sz w:val="24"/>
          <w:szCs w:val="24"/>
        </w:rPr>
        <w:t>blood levels decline</w:t>
      </w:r>
      <w:r w:rsidR="00D15724" w:rsidRPr="00385806">
        <w:rPr>
          <w:rFonts w:ascii="Times New Roman" w:hAnsi="Times New Roman" w:cs="Times New Roman"/>
          <w:sz w:val="24"/>
          <w:szCs w:val="24"/>
        </w:rPr>
        <w:t>d</w:t>
      </w:r>
      <w:r w:rsidR="00FE34E9" w:rsidRPr="00385806">
        <w:rPr>
          <w:rFonts w:ascii="Times New Roman" w:hAnsi="Times New Roman" w:cs="Times New Roman"/>
          <w:sz w:val="24"/>
          <w:szCs w:val="24"/>
        </w:rPr>
        <w:t xml:space="preserve"> in older children with chronic disease progression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ljZXI8L0F1dGhvcj48WWVhcj4yMDIxPC9ZZWFyPjxS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ljZXI8L0F1dGhvcj48WWVhcj4yMDIxPC9ZZWFyPjxS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7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C2E92" w:rsidRPr="00385806">
        <w:rPr>
          <w:rFonts w:ascii="Times New Roman" w:hAnsi="Times New Roman" w:cs="Times New Roman"/>
          <w:sz w:val="24"/>
          <w:szCs w:val="24"/>
        </w:rPr>
        <w:t>.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 A recent phase II trial in optic neuritis patients included bloo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as an endpoint. There was a significant reduction in blood </w:t>
      </w:r>
      <w:proofErr w:type="spellStart"/>
      <w:r w:rsidR="00B03011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 (but not bloo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="00B03011" w:rsidRPr="00385806">
        <w:rPr>
          <w:rFonts w:ascii="Times New Roman" w:hAnsi="Times New Roman" w:cs="Times New Roman"/>
          <w:sz w:val="24"/>
          <w:szCs w:val="24"/>
        </w:rPr>
        <w:t xml:space="preserve">) after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three </w:t>
      </w:r>
      <w:r w:rsidR="00B03011" w:rsidRPr="00385806">
        <w:rPr>
          <w:rFonts w:ascii="Times New Roman" w:hAnsi="Times New Roman" w:cs="Times New Roman"/>
          <w:sz w:val="24"/>
          <w:szCs w:val="24"/>
        </w:rPr>
        <w:t xml:space="preserve">months of treatment, relative to placebo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0b3BvdWxvczwvQXV0aG9yPjxZZWFyPjIwMjE8L1ll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0b3BvdWxvczwvQXV0aG9yPjxZZWFyPjIwMjE8L1ll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6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B03011" w:rsidRPr="00385806">
        <w:rPr>
          <w:rFonts w:ascii="Times New Roman" w:hAnsi="Times New Roman" w:cs="Times New Roman"/>
          <w:sz w:val="24"/>
          <w:szCs w:val="24"/>
        </w:rPr>
        <w:t>.</w:t>
      </w:r>
      <w:r w:rsidR="00986E7D" w:rsidRPr="00385806">
        <w:rPr>
          <w:rFonts w:ascii="Times New Roman" w:hAnsi="Times New Roman" w:cs="Times New Roman"/>
          <w:sz w:val="24"/>
          <w:szCs w:val="24"/>
        </w:rPr>
        <w:t xml:space="preserve"> These various reports suggest that, despite their similar biological origin, </w:t>
      </w:r>
      <w:proofErr w:type="spellStart"/>
      <w:r w:rsidR="00986E7D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986E7D" w:rsidRPr="00385806">
        <w:rPr>
          <w:rFonts w:ascii="Times New Roman" w:hAnsi="Times New Roman" w:cs="Times New Roman"/>
          <w:sz w:val="24"/>
          <w:szCs w:val="24"/>
        </w:rPr>
        <w:t xml:space="preserve"> appears to be a distinct biomarker from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L</w:t>
      </w:r>
      <w:proofErr w:type="spellEnd"/>
      <w:r w:rsidR="00986E7D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61C2A113" w14:textId="49DBBDD4" w:rsidR="005C4147" w:rsidRPr="00385806" w:rsidRDefault="005C414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301057" w14:textId="2887F409" w:rsidR="0078134D" w:rsidRPr="00385806" w:rsidRDefault="00F0679B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385806">
        <w:rPr>
          <w:rFonts w:ascii="Times New Roman" w:hAnsi="Times New Roman" w:cs="Times New Roman"/>
          <w:i/>
          <w:sz w:val="24"/>
          <w:szCs w:val="24"/>
        </w:rPr>
        <w:t>Vasculocentric</w:t>
      </w:r>
      <w:proofErr w:type="spellEnd"/>
      <w:r w:rsidRPr="0038580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85806">
        <w:rPr>
          <w:rFonts w:ascii="Times New Roman" w:hAnsi="Times New Roman" w:cs="Times New Roman"/>
          <w:i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i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i/>
          <w:sz w:val="24"/>
          <w:szCs w:val="24"/>
        </w:rPr>
        <w:t xml:space="preserve"> in subcortical white matter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Pr="0038580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labelling pattern we observed </w:t>
      </w:r>
      <w:r w:rsidR="00010A2F" w:rsidRPr="00385806">
        <w:rPr>
          <w:rFonts w:ascii="Times New Roman" w:hAnsi="Times New Roman" w:cs="Times New Roman"/>
          <w:sz w:val="24"/>
          <w:szCs w:val="24"/>
        </w:rPr>
        <w:t xml:space="preserve">was </w:t>
      </w:r>
      <w:r w:rsidRPr="00385806">
        <w:rPr>
          <w:rFonts w:ascii="Times New Roman" w:hAnsi="Times New Roman" w:cs="Times New Roman"/>
          <w:sz w:val="24"/>
          <w:szCs w:val="24"/>
        </w:rPr>
        <w:t xml:space="preserve">notable </w:t>
      </w:r>
      <w:r w:rsidR="00010A2F" w:rsidRPr="00385806">
        <w:rPr>
          <w:rFonts w:ascii="Times New Roman" w:hAnsi="Times New Roman" w:cs="Times New Roman"/>
          <w:sz w:val="24"/>
          <w:szCs w:val="24"/>
        </w:rPr>
        <w:t xml:space="preserve">for </w:t>
      </w:r>
      <w:r w:rsidRPr="00385806">
        <w:rPr>
          <w:rFonts w:ascii="Times New Roman" w:hAnsi="Times New Roman" w:cs="Times New Roman"/>
          <w:sz w:val="24"/>
          <w:szCs w:val="24"/>
        </w:rPr>
        <w:t xml:space="preserve">being associated with the </w:t>
      </w:r>
      <w:r w:rsidR="007D7E6A" w:rsidRPr="00385806">
        <w:rPr>
          <w:rFonts w:ascii="Times New Roman" w:hAnsi="Times New Roman" w:cs="Times New Roman"/>
          <w:sz w:val="24"/>
          <w:szCs w:val="24"/>
        </w:rPr>
        <w:t xml:space="preserve">small arterial </w:t>
      </w:r>
      <w:r w:rsidRPr="00385806">
        <w:rPr>
          <w:rFonts w:ascii="Times New Roman" w:hAnsi="Times New Roman" w:cs="Times New Roman"/>
          <w:sz w:val="24"/>
          <w:szCs w:val="24"/>
        </w:rPr>
        <w:t>vessel</w:t>
      </w:r>
      <w:r w:rsidR="00E83FD8" w:rsidRPr="00385806">
        <w:rPr>
          <w:rFonts w:ascii="Times New Roman" w:hAnsi="Times New Roman" w:cs="Times New Roman"/>
          <w:sz w:val="24"/>
          <w:szCs w:val="24"/>
        </w:rPr>
        <w:t>s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83FD8" w:rsidRPr="00385806">
        <w:rPr>
          <w:rFonts w:ascii="Times New Roman" w:hAnsi="Times New Roman" w:cs="Times New Roman"/>
          <w:sz w:val="24"/>
          <w:szCs w:val="24"/>
        </w:rPr>
        <w:t>that are</w:t>
      </w:r>
      <w:r w:rsidRPr="00385806">
        <w:rPr>
          <w:rFonts w:ascii="Times New Roman" w:hAnsi="Times New Roman" w:cs="Times New Roman"/>
          <w:sz w:val="24"/>
          <w:szCs w:val="24"/>
        </w:rPr>
        <w:t xml:space="preserve"> central to SVD </w:t>
      </w:r>
      <w:r w:rsidRPr="00385806">
        <w:rPr>
          <w:rFonts w:ascii="Times New Roman" w:hAnsi="Times New Roman" w:cs="Times New Roman"/>
          <w:sz w:val="24"/>
          <w:szCs w:val="24"/>
        </w:rPr>
        <w:lastRenderedPageBreak/>
        <w:t>pathology</w:t>
      </w:r>
      <w:r w:rsidR="00762B7C" w:rsidRPr="00385806">
        <w:rPr>
          <w:rFonts w:ascii="Times New Roman" w:hAnsi="Times New Roman" w:cs="Times New Roman"/>
          <w:sz w:val="24"/>
          <w:szCs w:val="24"/>
        </w:rPr>
        <w:t xml:space="preserve">. So far as we are aware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this </w:t>
      </w:r>
      <w:r w:rsidRPr="00385806">
        <w:rPr>
          <w:rFonts w:ascii="Times New Roman" w:hAnsi="Times New Roman" w:cs="Times New Roman"/>
          <w:sz w:val="24"/>
          <w:szCs w:val="24"/>
        </w:rPr>
        <w:t xml:space="preserve">is the first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report </w:t>
      </w:r>
      <w:r w:rsidRPr="00385806">
        <w:rPr>
          <w:rFonts w:ascii="Times New Roman" w:hAnsi="Times New Roman" w:cs="Times New Roman"/>
          <w:sz w:val="24"/>
          <w:szCs w:val="24"/>
        </w:rPr>
        <w:t xml:space="preserve">of a parenchymal lesion that is physically </w:t>
      </w:r>
      <w:r w:rsidR="00762B7C" w:rsidRPr="00385806">
        <w:rPr>
          <w:rFonts w:ascii="Times New Roman" w:hAnsi="Times New Roman" w:cs="Times New Roman"/>
          <w:sz w:val="24"/>
          <w:szCs w:val="24"/>
        </w:rPr>
        <w:t>co-located</w:t>
      </w:r>
      <w:r w:rsidRPr="00385806">
        <w:rPr>
          <w:rFonts w:ascii="Times New Roman" w:hAnsi="Times New Roman" w:cs="Times New Roman"/>
          <w:sz w:val="24"/>
          <w:szCs w:val="24"/>
        </w:rPr>
        <w:t xml:space="preserve"> with </w:t>
      </w:r>
      <w:r w:rsidR="00762B7C" w:rsidRPr="00385806">
        <w:rPr>
          <w:rFonts w:ascii="Times New Roman" w:hAnsi="Times New Roman" w:cs="Times New Roman"/>
          <w:sz w:val="24"/>
          <w:szCs w:val="24"/>
        </w:rPr>
        <w:t>SVD</w:t>
      </w:r>
      <w:r w:rsidRPr="00385806">
        <w:rPr>
          <w:rFonts w:ascii="Times New Roman" w:hAnsi="Times New Roman" w:cs="Times New Roman"/>
          <w:sz w:val="24"/>
          <w:szCs w:val="24"/>
        </w:rPr>
        <w:t xml:space="preserve"> arteriopathy</w:t>
      </w:r>
      <w:r w:rsidR="00762B7C" w:rsidRPr="00385806">
        <w:rPr>
          <w:rFonts w:ascii="Times New Roman" w:hAnsi="Times New Roman" w:cs="Times New Roman"/>
          <w:sz w:val="24"/>
          <w:szCs w:val="24"/>
        </w:rPr>
        <w:t>.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F67CDF" w:rsidRPr="00385806">
        <w:rPr>
          <w:rFonts w:ascii="Times New Roman" w:hAnsi="Times New Roman" w:cs="Times New Roman"/>
          <w:sz w:val="24"/>
          <w:szCs w:val="24"/>
        </w:rPr>
        <w:t xml:space="preserve">Other instances of </w:t>
      </w:r>
      <w:proofErr w:type="spellStart"/>
      <w:r w:rsidR="00F67CDF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F67CDF" w:rsidRPr="00385806">
        <w:rPr>
          <w:rFonts w:ascii="Times New Roman" w:hAnsi="Times New Roman" w:cs="Times New Roman"/>
          <w:sz w:val="24"/>
          <w:szCs w:val="24"/>
        </w:rPr>
        <w:t xml:space="preserve"> axonal labelling have been reported. </w:t>
      </w:r>
      <w:r w:rsidR="003C3417" w:rsidRPr="00385806">
        <w:rPr>
          <w:rFonts w:ascii="Times New Roman" w:hAnsi="Times New Roman" w:cs="Times New Roman"/>
          <w:sz w:val="24"/>
          <w:szCs w:val="24"/>
        </w:rPr>
        <w:t xml:space="preserve">Axonal positivity for p-tau with a vascular orientation has been noted in chronic traumatic encephalopathy (CTE)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TUwXTwvRGlzcGxheVRleHQ+PHJl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TUwXTwvRGlzcGxheVRleHQ+PHJl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8-5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78134D" w:rsidRPr="00385806">
        <w:rPr>
          <w:rFonts w:ascii="Times New Roman" w:hAnsi="Times New Roman" w:cs="Times New Roman"/>
          <w:sz w:val="24"/>
          <w:szCs w:val="24"/>
        </w:rPr>
        <w:t>. CTE is</w:t>
      </w:r>
      <w:r w:rsidR="003C3417" w:rsidRPr="00385806">
        <w:rPr>
          <w:rFonts w:ascii="Times New Roman" w:hAnsi="Times New Roman" w:cs="Times New Roman"/>
          <w:sz w:val="24"/>
          <w:szCs w:val="24"/>
        </w:rPr>
        <w:t xml:space="preserve"> a neurodegenerative state characterized by excessive accumulation of p-tau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tlZTwvQXV0aG9yPjxZZWFyPjIwMTY8L1llYXI+PFJl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tlZTwvQXV0aG9yPjxZZWFyPjIwMTY8L1llYXI+PFJl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9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AB0AB7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8134D" w:rsidRPr="00385806">
        <w:rPr>
          <w:rFonts w:ascii="Times New Roman" w:hAnsi="Times New Roman" w:cs="Times New Roman"/>
          <w:sz w:val="24"/>
          <w:szCs w:val="24"/>
        </w:rPr>
        <w:t xml:space="preserve">and perivascular or </w:t>
      </w:r>
      <w:proofErr w:type="spellStart"/>
      <w:r w:rsidR="0078134D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78134D" w:rsidRPr="00385806">
        <w:rPr>
          <w:rFonts w:ascii="Times New Roman" w:hAnsi="Times New Roman" w:cs="Times New Roman"/>
          <w:sz w:val="24"/>
          <w:szCs w:val="24"/>
        </w:rPr>
        <w:t xml:space="preserve"> p-tau labelling was described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CA1MF08L0Rpc3BsYXlUZXh0Pjxy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CA1MF08L0Rpc3BsYXlUZXh0Pjxy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8, 5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78134D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In contrast to the </w:t>
      </w:r>
      <w:proofErr w:type="spellStart"/>
      <w:r w:rsidR="00E83FD8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E83FD8" w:rsidRPr="00385806">
        <w:rPr>
          <w:rFonts w:ascii="Times New Roman" w:hAnsi="Times New Roman" w:cs="Times New Roman"/>
          <w:sz w:val="24"/>
          <w:szCs w:val="24"/>
        </w:rPr>
        <w:t xml:space="preserve"> pattern rep</w:t>
      </w:r>
      <w:r w:rsidR="00445107" w:rsidRPr="00385806">
        <w:rPr>
          <w:rFonts w:ascii="Times New Roman" w:hAnsi="Times New Roman" w:cs="Times New Roman"/>
          <w:sz w:val="24"/>
          <w:szCs w:val="24"/>
        </w:rPr>
        <w:t>o</w:t>
      </w:r>
      <w:r w:rsidR="00E83FD8" w:rsidRPr="00385806">
        <w:rPr>
          <w:rFonts w:ascii="Times New Roman" w:hAnsi="Times New Roman" w:cs="Times New Roman"/>
          <w:sz w:val="24"/>
          <w:szCs w:val="24"/>
        </w:rPr>
        <w:t>rted here, t</w:t>
      </w:r>
      <w:r w:rsidR="0078134D" w:rsidRPr="00385806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8134D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78134D" w:rsidRPr="00385806">
        <w:rPr>
          <w:rFonts w:ascii="Times New Roman" w:hAnsi="Times New Roman" w:cs="Times New Roman"/>
          <w:sz w:val="24"/>
          <w:szCs w:val="24"/>
        </w:rPr>
        <w:t xml:space="preserve"> p-tau in CTE appears to be located within grey matter (cortex, amygdala)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CA1MF08L0Rpc3BsYXlUZXh0Pjxy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dmVyc29uPC9BdXRob3I+PFllYXI+MjAyMDwvWWVhcj48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48, 50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AB0AB7" w:rsidRPr="00385806">
        <w:rPr>
          <w:rFonts w:ascii="Times New Roman" w:hAnsi="Times New Roman" w:cs="Times New Roman"/>
          <w:sz w:val="24"/>
          <w:szCs w:val="24"/>
        </w:rPr>
        <w:t>.</w:t>
      </w:r>
      <w:r w:rsidR="009100DE" w:rsidRPr="00385806"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_Hlk88642752"/>
      <w:proofErr w:type="spellStart"/>
      <w:r w:rsidR="009100DE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9100DE" w:rsidRPr="00385806">
        <w:rPr>
          <w:rFonts w:ascii="Times New Roman" w:hAnsi="Times New Roman" w:cs="Times New Roman"/>
          <w:sz w:val="24"/>
          <w:szCs w:val="24"/>
        </w:rPr>
        <w:t xml:space="preserve"> labelling has not been reported in brain material immunolabelled with other standard neurofilament markers, such as SMI32</w:t>
      </w:r>
      <w:r w:rsidR="00AF2FD2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N0ZXI8L0F1dGhvcj48WWVhcj4yMDE0PC9ZZWFyPjxS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N0ZXI8L0F1dGhvcj48WWVhcj4yMDE0PC9ZZWFyPjxS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51]</w: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100DE" w:rsidRPr="00385806">
        <w:rPr>
          <w:rFonts w:ascii="Times New Roman" w:hAnsi="Times New Roman" w:cs="Times New Roman"/>
          <w:sz w:val="24"/>
          <w:szCs w:val="24"/>
        </w:rPr>
        <w:t>.</w:t>
      </w:r>
    </w:p>
    <w:bookmarkEnd w:id="11"/>
    <w:p w14:paraId="0AF7CF94" w14:textId="77777777" w:rsidR="00E83FD8" w:rsidRPr="00385806" w:rsidRDefault="00E83FD8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5929405" w14:textId="13302709" w:rsidR="00A94BF5" w:rsidRPr="00385806" w:rsidRDefault="00CB74E9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2" w:name="_Hlk88640877"/>
      <w:r w:rsidRPr="00385806">
        <w:rPr>
          <w:rFonts w:ascii="Times New Roman" w:hAnsi="Times New Roman" w:cs="Times New Roman"/>
          <w:sz w:val="24"/>
          <w:szCs w:val="24"/>
        </w:rPr>
        <w:t xml:space="preserve">We speculate that the observed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p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pattern may be due to </w:t>
      </w:r>
      <w:r w:rsidR="00982D1C" w:rsidRPr="00385806">
        <w:rPr>
          <w:rFonts w:ascii="Times New Roman" w:hAnsi="Times New Roman" w:cs="Times New Roman"/>
          <w:sz w:val="24"/>
          <w:szCs w:val="24"/>
        </w:rPr>
        <w:t>an</w:t>
      </w:r>
      <w:r w:rsidRPr="00385806">
        <w:rPr>
          <w:rFonts w:ascii="Times New Roman" w:hAnsi="Times New Roman" w:cs="Times New Roman"/>
          <w:sz w:val="24"/>
          <w:szCs w:val="24"/>
        </w:rPr>
        <w:t xml:space="preserve"> aspect of SVD arterial pathology causing axonal injury in subcortical white matter. </w:t>
      </w:r>
      <w:bookmarkEnd w:id="12"/>
      <w:r w:rsidR="007D7E6A" w:rsidRPr="00385806">
        <w:rPr>
          <w:rFonts w:ascii="Times New Roman" w:hAnsi="Times New Roman" w:cs="Times New Roman"/>
          <w:sz w:val="24"/>
          <w:szCs w:val="24"/>
        </w:rPr>
        <w:t>Several speculations can be made regarding</w:t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 the cause of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="007354E8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7354E8" w:rsidRPr="00385806">
        <w:rPr>
          <w:rFonts w:ascii="Times New Roman" w:hAnsi="Times New Roman" w:cs="Times New Roman"/>
          <w:sz w:val="24"/>
          <w:szCs w:val="24"/>
        </w:rPr>
        <w:t xml:space="preserve">. First, it may be </w:t>
      </w:r>
      <w:r w:rsidR="007F7ECE" w:rsidRPr="00385806">
        <w:rPr>
          <w:rFonts w:ascii="Times New Roman" w:hAnsi="Times New Roman" w:cs="Times New Roman"/>
          <w:sz w:val="24"/>
          <w:szCs w:val="24"/>
        </w:rPr>
        <w:t>due to</w:t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 leakage of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an </w:t>
      </w:r>
      <w:r w:rsidR="007354E8" w:rsidRPr="00385806">
        <w:rPr>
          <w:rFonts w:ascii="Times New Roman" w:hAnsi="Times New Roman" w:cs="Times New Roman"/>
          <w:sz w:val="24"/>
          <w:szCs w:val="24"/>
        </w:rPr>
        <w:t>axon-damaging blood component from the small artery lumen</w:t>
      </w:r>
      <w:r w:rsidR="00986E7D" w:rsidRPr="00385806">
        <w:rPr>
          <w:rFonts w:ascii="Times New Roman" w:hAnsi="Times New Roman" w:cs="Times New Roman"/>
          <w:sz w:val="24"/>
          <w:szCs w:val="24"/>
        </w:rPr>
        <w:t>,</w:t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 across a defective blood-brain barrier (BBB). This appears unlikely as the </w:t>
      </w:r>
      <w:r w:rsidR="002B597E" w:rsidRPr="00385806">
        <w:rPr>
          <w:rFonts w:ascii="Times New Roman" w:hAnsi="Times New Roman" w:cs="Times New Roman"/>
          <w:sz w:val="24"/>
          <w:szCs w:val="24"/>
        </w:rPr>
        <w:t>vessel-</w:t>
      </w:r>
      <w:proofErr w:type="spellStart"/>
      <w:r w:rsidR="002B597E" w:rsidRPr="00385806">
        <w:rPr>
          <w:rFonts w:ascii="Times New Roman" w:hAnsi="Times New Roman" w:cs="Times New Roman"/>
          <w:sz w:val="24"/>
          <w:szCs w:val="24"/>
        </w:rPr>
        <w:t>centred</w:t>
      </w:r>
      <w:proofErr w:type="spellEnd"/>
      <w:r w:rsidR="002B597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pattern is </w:t>
      </w:r>
      <w:r w:rsidR="00EA3499" w:rsidRPr="00385806">
        <w:rPr>
          <w:rFonts w:ascii="Times New Roman" w:hAnsi="Times New Roman" w:cs="Times New Roman"/>
          <w:sz w:val="24"/>
          <w:szCs w:val="24"/>
        </w:rPr>
        <w:t xml:space="preserve">generally restricted 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to arteries, while BBB </w:t>
      </w:r>
      <w:r w:rsidR="00810187" w:rsidRPr="00385806">
        <w:rPr>
          <w:rFonts w:ascii="Times New Roman" w:hAnsi="Times New Roman" w:cs="Times New Roman"/>
          <w:sz w:val="24"/>
          <w:szCs w:val="24"/>
        </w:rPr>
        <w:t>permeability may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 occur in other compartments of the vascular tree (</w:t>
      </w:r>
      <w:r w:rsidR="00986E7D" w:rsidRPr="00385806">
        <w:rPr>
          <w:rFonts w:ascii="Times New Roman" w:hAnsi="Times New Roman" w:cs="Times New Roman"/>
          <w:sz w:val="24"/>
          <w:szCs w:val="24"/>
        </w:rPr>
        <w:t>venules,</w:t>
      </w:r>
      <w:r w:rsidR="007F7ECE" w:rsidRPr="00385806">
        <w:rPr>
          <w:rFonts w:ascii="Times New Roman" w:hAnsi="Times New Roman" w:cs="Times New Roman"/>
          <w:sz w:val="24"/>
          <w:szCs w:val="24"/>
        </w:rPr>
        <w:t xml:space="preserve"> veins)</w:t>
      </w:r>
      <w:r w:rsidR="005C75A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luc3dvcnRoPC9BdXRob3I+PFllYXI+MjAxNzwvWWVh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luc3dvcnRoPC9BdXRob3I+PFllYXI+MjAxNzwvWWVh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29, 32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7354E8" w:rsidRPr="00385806">
        <w:rPr>
          <w:rFonts w:ascii="Times New Roman" w:hAnsi="Times New Roman" w:cs="Times New Roman"/>
          <w:sz w:val="24"/>
          <w:szCs w:val="24"/>
        </w:rPr>
        <w:t xml:space="preserve">. Second, </w:t>
      </w:r>
      <w:r w:rsidR="00810187" w:rsidRPr="00385806">
        <w:rPr>
          <w:rFonts w:ascii="Times New Roman" w:hAnsi="Times New Roman" w:cs="Times New Roman"/>
          <w:sz w:val="24"/>
          <w:szCs w:val="24"/>
        </w:rPr>
        <w:t>dysfunction of</w:t>
      </w:r>
      <w:r w:rsidR="00A94BF5" w:rsidRPr="00385806">
        <w:rPr>
          <w:rFonts w:ascii="Times New Roman" w:hAnsi="Times New Roman" w:cs="Times New Roman"/>
          <w:sz w:val="24"/>
          <w:szCs w:val="24"/>
        </w:rPr>
        <w:t xml:space="preserve"> perivascular </w:t>
      </w:r>
      <w:r w:rsidR="005C4147" w:rsidRPr="00385806">
        <w:rPr>
          <w:rFonts w:ascii="Times New Roman" w:hAnsi="Times New Roman" w:cs="Times New Roman"/>
          <w:sz w:val="24"/>
          <w:szCs w:val="24"/>
        </w:rPr>
        <w:t xml:space="preserve">fluid </w:t>
      </w:r>
      <w:r w:rsidR="00A94BF5" w:rsidRPr="00385806">
        <w:rPr>
          <w:rFonts w:ascii="Times New Roman" w:hAnsi="Times New Roman" w:cs="Times New Roman"/>
          <w:sz w:val="24"/>
          <w:szCs w:val="24"/>
        </w:rPr>
        <w:t xml:space="preserve">clearance may cause local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r w:rsidR="00A94BF5" w:rsidRPr="00385806">
        <w:rPr>
          <w:rFonts w:ascii="Times New Roman" w:hAnsi="Times New Roman" w:cs="Times New Roman"/>
          <w:sz w:val="24"/>
          <w:szCs w:val="24"/>
        </w:rPr>
        <w:t xml:space="preserve">damage or toxicity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hcmU8L0F1dGhvcj48WWVhcj4yMDIwPC9ZZWFyPjxS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hcmU8L0F1dGhvcj48WWVhcj4yMDIwPC9ZZWFyPjxS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52, 53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C9478F" w:rsidRPr="00385806">
        <w:rPr>
          <w:rFonts w:ascii="Times New Roman" w:hAnsi="Times New Roman" w:cs="Times New Roman"/>
          <w:sz w:val="24"/>
          <w:szCs w:val="24"/>
        </w:rPr>
        <w:t>.</w:t>
      </w:r>
      <w:r w:rsidR="00EA349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E66834" w:rsidRPr="00385806">
        <w:rPr>
          <w:rFonts w:ascii="Times New Roman" w:hAnsi="Times New Roman" w:cs="Times New Roman"/>
          <w:sz w:val="24"/>
          <w:szCs w:val="24"/>
        </w:rPr>
        <w:t xml:space="preserve">Third, the pattern may reflect chronic physical trauma. The persistence of a pulse wave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propagated </w:t>
      </w:r>
      <w:r w:rsidR="00E66834" w:rsidRPr="00385806">
        <w:rPr>
          <w:rFonts w:ascii="Times New Roman" w:hAnsi="Times New Roman" w:cs="Times New Roman"/>
          <w:sz w:val="24"/>
          <w:szCs w:val="24"/>
        </w:rPr>
        <w:t xml:space="preserve">into deep penetrating arteries is evidenced by 7T MRI data 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2eTwvQXV0aG9yPjxZZWFyPjIwMTY8L1llYXI+PFJl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2eTwvQXV0aG9yPjxZZWFyPjIwMTY8L1llYXI+PFJl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</w:fldData>
        </w:fldChar>
      </w:r>
      <w:r w:rsidR="008F26F9" w:rsidRPr="003858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26F9" w:rsidRPr="00385806">
        <w:rPr>
          <w:rFonts w:ascii="Times New Roman" w:hAnsi="Times New Roman" w:cs="Times New Roman"/>
          <w:sz w:val="24"/>
          <w:szCs w:val="24"/>
        </w:rPr>
      </w:r>
      <w:r w:rsidR="008F26F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906049" w:rsidRPr="00385806">
        <w:rPr>
          <w:rFonts w:ascii="Times New Roman" w:hAnsi="Times New Roman" w:cs="Times New Roman"/>
          <w:sz w:val="24"/>
          <w:szCs w:val="24"/>
        </w:rPr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noProof/>
          <w:sz w:val="24"/>
          <w:szCs w:val="24"/>
        </w:rPr>
        <w:t>[54]</w:t>
      </w:r>
      <w:r w:rsidR="00906049" w:rsidRPr="00385806">
        <w:rPr>
          <w:rFonts w:ascii="Times New Roman" w:hAnsi="Times New Roman" w:cs="Times New Roman"/>
          <w:sz w:val="24"/>
          <w:szCs w:val="24"/>
        </w:rPr>
        <w:fldChar w:fldCharType="end"/>
      </w:r>
      <w:r w:rsidR="007C1E71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E66834" w:rsidRPr="00385806">
        <w:rPr>
          <w:rFonts w:ascii="Times New Roman" w:hAnsi="Times New Roman" w:cs="Times New Roman"/>
          <w:sz w:val="24"/>
          <w:szCs w:val="24"/>
        </w:rPr>
        <w:t xml:space="preserve">Combined with widening Virchow-Robin spaces filled with perivascular fluid, pulsatile flow in a poorly-distensible tube </w:t>
      </w:r>
      <w:r w:rsidR="007F7ECE" w:rsidRPr="00385806">
        <w:rPr>
          <w:rFonts w:ascii="Times New Roman" w:hAnsi="Times New Roman" w:cs="Times New Roman"/>
          <w:sz w:val="24"/>
          <w:szCs w:val="24"/>
        </w:rPr>
        <w:t>may</w:t>
      </w:r>
      <w:r w:rsidR="00E66834" w:rsidRPr="00385806">
        <w:rPr>
          <w:rFonts w:ascii="Times New Roman" w:hAnsi="Times New Roman" w:cs="Times New Roman"/>
          <w:sz w:val="24"/>
          <w:szCs w:val="24"/>
        </w:rPr>
        <w:t xml:space="preserve"> inflict chronic repetitive stress</w:t>
      </w:r>
      <w:r w:rsidR="00E44DA2" w:rsidRPr="00385806">
        <w:rPr>
          <w:rFonts w:ascii="Times New Roman" w:hAnsi="Times New Roman" w:cs="Times New Roman"/>
          <w:sz w:val="24"/>
          <w:szCs w:val="24"/>
        </w:rPr>
        <w:t xml:space="preserve"> on adjacent parenchymal tissue</w:t>
      </w:r>
      <w:r w:rsidR="00E66834" w:rsidRPr="00385806">
        <w:rPr>
          <w:rFonts w:ascii="Times New Roman" w:hAnsi="Times New Roman" w:cs="Times New Roman"/>
          <w:sz w:val="24"/>
          <w:szCs w:val="24"/>
        </w:rPr>
        <w:t>.</w:t>
      </w:r>
      <w:r w:rsidR="005078EC" w:rsidRPr="003858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A2C93B1" w14:textId="77777777" w:rsidR="005C75A9" w:rsidRPr="00385806" w:rsidRDefault="005C75A9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21DEC7E7" w14:textId="75F74DAB" w:rsidR="005078EC" w:rsidRPr="00385806" w:rsidRDefault="007F28CE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lastRenderedPageBreak/>
        <w:t>Limitations</w:t>
      </w:r>
      <w:r w:rsidR="00AF78A9" w:rsidRPr="00385806">
        <w:rPr>
          <w:rFonts w:ascii="Times New Roman" w:hAnsi="Times New Roman" w:cs="Times New Roman"/>
          <w:sz w:val="24"/>
          <w:szCs w:val="24"/>
        </w:rPr>
        <w:t xml:space="preserve">. This report has several limitations. First, the cohort </w:t>
      </w:r>
      <w:r w:rsidR="00E83FD8" w:rsidRPr="00385806">
        <w:rPr>
          <w:rFonts w:ascii="Times New Roman" w:hAnsi="Times New Roman" w:cs="Times New Roman"/>
          <w:sz w:val="24"/>
          <w:szCs w:val="24"/>
        </w:rPr>
        <w:t xml:space="preserve">is small and </w:t>
      </w:r>
      <w:r w:rsidR="00AF78A9" w:rsidRPr="00385806">
        <w:rPr>
          <w:rFonts w:ascii="Times New Roman" w:hAnsi="Times New Roman" w:cs="Times New Roman"/>
          <w:sz w:val="24"/>
          <w:szCs w:val="24"/>
        </w:rPr>
        <w:t xml:space="preserve">affords relatively low statistical power. </w:t>
      </w:r>
      <w:r w:rsidR="00986E7D" w:rsidRPr="00385806">
        <w:rPr>
          <w:rFonts w:ascii="Times New Roman" w:hAnsi="Times New Roman" w:cs="Times New Roman"/>
          <w:sz w:val="24"/>
          <w:szCs w:val="24"/>
        </w:rPr>
        <w:t>Validation in a larger, well-</w:t>
      </w:r>
      <w:proofErr w:type="spellStart"/>
      <w:r w:rsidR="00986E7D" w:rsidRPr="00385806">
        <w:rPr>
          <w:rFonts w:ascii="Times New Roman" w:hAnsi="Times New Roman" w:cs="Times New Roman"/>
          <w:sz w:val="24"/>
          <w:szCs w:val="24"/>
        </w:rPr>
        <w:t>characterised</w:t>
      </w:r>
      <w:proofErr w:type="spellEnd"/>
      <w:r w:rsidR="00986E7D" w:rsidRPr="00385806">
        <w:rPr>
          <w:rFonts w:ascii="Times New Roman" w:hAnsi="Times New Roman" w:cs="Times New Roman"/>
          <w:sz w:val="24"/>
          <w:szCs w:val="24"/>
        </w:rPr>
        <w:t xml:space="preserve"> brain cohort would be advantageous. </w:t>
      </w:r>
      <w:r w:rsidR="00AF78A9" w:rsidRPr="00385806">
        <w:rPr>
          <w:rFonts w:ascii="Times New Roman" w:hAnsi="Times New Roman" w:cs="Times New Roman"/>
          <w:sz w:val="24"/>
          <w:szCs w:val="24"/>
        </w:rPr>
        <w:t xml:space="preserve">Second, </w:t>
      </w:r>
      <w:r w:rsidR="005078EC" w:rsidRPr="00385806">
        <w:rPr>
          <w:rFonts w:ascii="Times New Roman" w:hAnsi="Times New Roman" w:cs="Times New Roman"/>
          <w:sz w:val="24"/>
          <w:szCs w:val="24"/>
        </w:rPr>
        <w:t>as</w:t>
      </w:r>
      <w:r w:rsidR="00AF78A9" w:rsidRPr="00385806">
        <w:rPr>
          <w:rFonts w:ascii="Times New Roman" w:hAnsi="Times New Roman" w:cs="Times New Roman"/>
          <w:sz w:val="24"/>
          <w:szCs w:val="24"/>
        </w:rPr>
        <w:t xml:space="preserve"> with all post mortem neuropathological studies</w:t>
      </w:r>
      <w:r w:rsidR="00D575FE" w:rsidRPr="00385806">
        <w:rPr>
          <w:rFonts w:ascii="Times New Roman" w:hAnsi="Times New Roman" w:cs="Times New Roman"/>
          <w:sz w:val="24"/>
          <w:szCs w:val="24"/>
        </w:rPr>
        <w:t>,</w:t>
      </w:r>
      <w:r w:rsidR="00AF78A9" w:rsidRPr="00385806">
        <w:rPr>
          <w:rFonts w:ascii="Times New Roman" w:hAnsi="Times New Roman" w:cs="Times New Roman"/>
          <w:sz w:val="24"/>
          <w:szCs w:val="24"/>
        </w:rPr>
        <w:t xml:space="preserve"> we are assessing brain disease at an advanced stage. </w:t>
      </w:r>
    </w:p>
    <w:p w14:paraId="2C46ED7B" w14:textId="77777777" w:rsidR="00986E7D" w:rsidRPr="00385806" w:rsidRDefault="00986E7D" w:rsidP="008F26F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6E195CCD" w14:textId="58B5249B" w:rsidR="007F28CE" w:rsidRPr="00385806" w:rsidRDefault="00B03011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i/>
          <w:sz w:val="24"/>
          <w:szCs w:val="24"/>
        </w:rPr>
        <w:t>Conclusions</w:t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105E05" w:rsidRPr="00385806">
        <w:rPr>
          <w:rFonts w:ascii="Times New Roman" w:hAnsi="Times New Roman" w:cs="Times New Roman"/>
          <w:sz w:val="24"/>
          <w:szCs w:val="24"/>
        </w:rPr>
        <w:t xml:space="preserve">In conclusion, axonal </w:t>
      </w:r>
      <w:proofErr w:type="spellStart"/>
      <w:r w:rsidR="00105E05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105E05" w:rsidRPr="00385806">
        <w:rPr>
          <w:rFonts w:ascii="Times New Roman" w:hAnsi="Times New Roman" w:cs="Times New Roman"/>
          <w:sz w:val="24"/>
          <w:szCs w:val="24"/>
        </w:rPr>
        <w:t xml:space="preserve"> is a feature of aged brains. Hyperphosphorylation of axonal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105E05" w:rsidRPr="00385806">
        <w:rPr>
          <w:rFonts w:ascii="Times New Roman" w:hAnsi="Times New Roman" w:cs="Times New Roman"/>
          <w:sz w:val="24"/>
          <w:szCs w:val="24"/>
        </w:rPr>
        <w:t xml:space="preserve"> in subcortical white matter is frequently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105E05" w:rsidRPr="00385806">
        <w:rPr>
          <w:rFonts w:ascii="Times New Roman" w:hAnsi="Times New Roman" w:cs="Times New Roman"/>
          <w:sz w:val="24"/>
          <w:szCs w:val="24"/>
        </w:rPr>
        <w:t>. This vessel</w:t>
      </w:r>
      <w:r w:rsidR="002D6D60" w:rsidRPr="00385806">
        <w:rPr>
          <w:rFonts w:ascii="Times New Roman" w:hAnsi="Times New Roman" w:cs="Times New Roman"/>
          <w:sz w:val="24"/>
          <w:szCs w:val="24"/>
        </w:rPr>
        <w:t>-</w:t>
      </w:r>
      <w:r w:rsidR="00105E05" w:rsidRPr="00385806">
        <w:rPr>
          <w:rFonts w:ascii="Times New Roman" w:hAnsi="Times New Roman" w:cs="Times New Roman"/>
          <w:sz w:val="24"/>
          <w:szCs w:val="24"/>
        </w:rPr>
        <w:t xml:space="preserve">centered pattern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is associated with </w:t>
      </w:r>
      <w:r w:rsidR="009F502C" w:rsidRPr="00385806">
        <w:rPr>
          <w:rFonts w:ascii="Times New Roman" w:hAnsi="Times New Roman" w:cs="Times New Roman"/>
          <w:sz w:val="24"/>
          <w:szCs w:val="24"/>
        </w:rPr>
        <w:t xml:space="preserve">SVD </w:t>
      </w:r>
      <w:r w:rsidR="00810187" w:rsidRPr="00385806">
        <w:rPr>
          <w:rFonts w:ascii="Times New Roman" w:hAnsi="Times New Roman" w:cs="Times New Roman"/>
          <w:sz w:val="24"/>
          <w:szCs w:val="24"/>
        </w:rPr>
        <w:t xml:space="preserve">and </w:t>
      </w:r>
      <w:r w:rsidR="00105E05" w:rsidRPr="00385806">
        <w:rPr>
          <w:rFonts w:ascii="Times New Roman" w:hAnsi="Times New Roman" w:cs="Times New Roman"/>
          <w:sz w:val="24"/>
          <w:szCs w:val="24"/>
        </w:rPr>
        <w:t xml:space="preserve">may be a consequence of </w:t>
      </w:r>
      <w:r w:rsidR="00986E7D" w:rsidRPr="00385806">
        <w:rPr>
          <w:rFonts w:ascii="Times New Roman" w:hAnsi="Times New Roman" w:cs="Times New Roman"/>
          <w:sz w:val="24"/>
          <w:szCs w:val="24"/>
        </w:rPr>
        <w:t>SVD</w:t>
      </w:r>
      <w:r w:rsidR="005C75A9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105E05" w:rsidRPr="00385806">
        <w:rPr>
          <w:rFonts w:ascii="Times New Roman" w:hAnsi="Times New Roman" w:cs="Times New Roman"/>
          <w:sz w:val="24"/>
          <w:szCs w:val="24"/>
        </w:rPr>
        <w:t>arteriopathy.</w:t>
      </w:r>
    </w:p>
    <w:p w14:paraId="4BE8FBB2" w14:textId="679C672E" w:rsidR="003D73C7" w:rsidRPr="00385806" w:rsidRDefault="003D73C7" w:rsidP="008F26F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62F50F6" w14:textId="1041D3DF" w:rsidR="008F26F9" w:rsidRPr="00385806" w:rsidRDefault="008F26F9" w:rsidP="008F26F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869D812" w14:textId="77777777" w:rsidR="008F26F9" w:rsidRPr="00385806" w:rsidRDefault="008F26F9" w:rsidP="008F26F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4F13A81" w14:textId="77777777" w:rsidR="00283F76" w:rsidRPr="00385806" w:rsidRDefault="00283F76" w:rsidP="008F26F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C4934F0" w14:textId="39C4BF3B" w:rsidR="00BF7B13" w:rsidRPr="00385806" w:rsidRDefault="00BF7B13" w:rsidP="008F26F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cknowledgements</w:t>
      </w:r>
    </w:p>
    <w:p w14:paraId="5873A595" w14:textId="31E44BDC" w:rsidR="00DA09CF" w:rsidRPr="00385806" w:rsidRDefault="00BF7B13" w:rsidP="008F26F9">
      <w:pPr>
        <w:spacing w:line="48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The authors gratefully thank tissue donors and their families. We acknowledge the Oxford Brain Bank, supported by the Medical Research Council (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1000691</w:t>
      </w:r>
      <w:r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), Brains for Dementia Research and the NIHR Oxford Biomedical Research Centre.</w:t>
      </w:r>
      <w:r w:rsidRPr="0038580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C70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thank our colleagues </w:t>
      </w:r>
      <w:r w:rsidR="009F502C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egory Perry in St George’s Imaging Resource Facility, </w:t>
      </w:r>
      <w:r w:rsidR="009C70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amuna Jeevahan </w:t>
      </w:r>
      <w:r w:rsidR="009F502C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9C70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 George’s Cellular Pathology service and Greg Klein </w:t>
      </w:r>
      <w:r w:rsidR="008E70A3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Ashish A. </w:t>
      </w:r>
      <w:proofErr w:type="spellStart"/>
      <w:r w:rsidR="008E70A3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Tamhane</w:t>
      </w:r>
      <w:proofErr w:type="spellEnd"/>
      <w:r w:rsidR="008E70A3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C709D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>at RADC.</w:t>
      </w:r>
      <w:r w:rsidR="009F502C" w:rsidRPr="00385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64AA0" w:rsidRPr="00385806">
        <w:rPr>
          <w:rFonts w:ascii="Times New Roman" w:hAnsi="Times New Roman" w:cs="Times New Roman"/>
          <w:sz w:val="24"/>
          <w:szCs w:val="24"/>
        </w:rPr>
        <w:br w:type="page"/>
      </w:r>
    </w:p>
    <w:p w14:paraId="227AD145" w14:textId="309BD11F" w:rsidR="00DA09CF" w:rsidRPr="00385806" w:rsidRDefault="00AB0AB7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lastRenderedPageBreak/>
        <w:t>Figure Legends</w:t>
      </w:r>
    </w:p>
    <w:p w14:paraId="5AA4573D" w14:textId="384A3D81" w:rsidR="00E00D09" w:rsidRPr="00385806" w:rsidRDefault="004B6EEF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Figure 1.</w:t>
      </w:r>
      <w:r w:rsidR="006D28C4" w:rsidRPr="00385806">
        <w:rPr>
          <w:rFonts w:ascii="Times New Roman" w:hAnsi="Times New Roman" w:cs="Times New Roman"/>
          <w:b/>
          <w:sz w:val="24"/>
          <w:szCs w:val="24"/>
        </w:rPr>
        <w:t xml:space="preserve"> Hyper-phosphorylated </w:t>
      </w:r>
      <w:proofErr w:type="spellStart"/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6D28C4" w:rsidRPr="00385806">
        <w:rPr>
          <w:rFonts w:ascii="Times New Roman" w:hAnsi="Times New Roman" w:cs="Times New Roman"/>
          <w:b/>
          <w:sz w:val="24"/>
          <w:szCs w:val="24"/>
        </w:rPr>
        <w:t xml:space="preserve"> immunolabelling in older people. </w:t>
      </w:r>
    </w:p>
    <w:p w14:paraId="7C46A5A1" w14:textId="1326469F" w:rsidR="00AF19B7" w:rsidRPr="00385806" w:rsidRDefault="006D28C4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A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low magnification view of a typical section immunolabelled with the SMI35 antibody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8824AB" w:rsidRPr="00385806">
        <w:rPr>
          <w:rFonts w:ascii="Times New Roman" w:hAnsi="Times New Roman" w:cs="Times New Roman"/>
          <w:sz w:val="24"/>
          <w:szCs w:val="24"/>
        </w:rPr>
        <w:t>visuallised</w:t>
      </w:r>
      <w:proofErr w:type="spellEnd"/>
      <w:r w:rsidR="008824AB" w:rsidRPr="00385806">
        <w:rPr>
          <w:rFonts w:ascii="Times New Roman" w:hAnsi="Times New Roman" w:cs="Times New Roman"/>
          <w:sz w:val="24"/>
          <w:szCs w:val="24"/>
        </w:rPr>
        <w:t xml:space="preserve"> with DAB chromogen, brown)</w:t>
      </w:r>
      <w:r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Nuclear chromatin is counterstained with </w:t>
      </w:r>
      <w:proofErr w:type="spellStart"/>
      <w:r w:rsidR="008824AB" w:rsidRPr="00385806">
        <w:rPr>
          <w:rFonts w:ascii="Times New Roman" w:hAnsi="Times New Roman" w:cs="Times New Roman"/>
          <w:sz w:val="24"/>
          <w:szCs w:val="24"/>
        </w:rPr>
        <w:t>haematoxylin</w:t>
      </w:r>
      <w:proofErr w:type="spellEnd"/>
      <w:r w:rsidR="008824AB" w:rsidRPr="00385806">
        <w:rPr>
          <w:rFonts w:ascii="Times New Roman" w:hAnsi="Times New Roman" w:cs="Times New Roman"/>
          <w:sz w:val="24"/>
          <w:szCs w:val="24"/>
        </w:rPr>
        <w:t xml:space="preserve"> (blue). </w:t>
      </w:r>
      <w:r w:rsidRPr="00385806">
        <w:rPr>
          <w:rFonts w:ascii="Times New Roman" w:hAnsi="Times New Roman" w:cs="Times New Roman"/>
          <w:sz w:val="24"/>
          <w:szCs w:val="24"/>
        </w:rPr>
        <w:t xml:space="preserve">The donor was an older person with </w:t>
      </w:r>
      <w:r w:rsidR="00A149AF" w:rsidRPr="00385806">
        <w:rPr>
          <w:rFonts w:ascii="Times New Roman" w:hAnsi="Times New Roman" w:cs="Times New Roman"/>
          <w:sz w:val="24"/>
          <w:szCs w:val="24"/>
        </w:rPr>
        <w:t xml:space="preserve">moderate-severe </w:t>
      </w:r>
      <w:r w:rsidRPr="00385806">
        <w:rPr>
          <w:rFonts w:ascii="Times New Roman" w:hAnsi="Times New Roman" w:cs="Times New Roman"/>
          <w:sz w:val="24"/>
          <w:szCs w:val="24"/>
        </w:rPr>
        <w:t>SVD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. </w:t>
      </w:r>
      <w:r w:rsidR="008824AB" w:rsidRPr="00385806">
        <w:rPr>
          <w:rFonts w:ascii="Times New Roman" w:hAnsi="Times New Roman" w:cs="Times New Roman"/>
          <w:sz w:val="24"/>
          <w:szCs w:val="24"/>
        </w:rPr>
        <w:t>A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small infarcted lesion is visible</w:t>
      </w:r>
      <w:r w:rsidR="00A64375" w:rsidRPr="00385806">
        <w:rPr>
          <w:rFonts w:ascii="Times New Roman" w:hAnsi="Times New Roman" w:cs="Times New Roman"/>
          <w:sz w:val="24"/>
          <w:szCs w:val="24"/>
        </w:rPr>
        <w:t xml:space="preserve"> (arrow)</w:t>
      </w:r>
      <w:r w:rsidR="00003B66" w:rsidRPr="00385806">
        <w:rPr>
          <w:rFonts w:ascii="Times New Roman" w:hAnsi="Times New Roman" w:cs="Times New Roman"/>
          <w:sz w:val="24"/>
          <w:szCs w:val="24"/>
        </w:rPr>
        <w:t>. The section is taken from frontal cortex including subcortical white matter</w:t>
      </w:r>
      <w:r w:rsidRPr="00385806">
        <w:rPr>
          <w:rFonts w:ascii="Times New Roman" w:hAnsi="Times New Roman" w:cs="Times New Roman"/>
          <w:sz w:val="24"/>
          <w:szCs w:val="24"/>
        </w:rPr>
        <w:t>.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B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higher magnification view of 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white matter within 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the same section shows strongly positive axons in </w:t>
      </w:r>
      <w:r w:rsidR="008824AB" w:rsidRPr="00385806">
        <w:rPr>
          <w:rFonts w:ascii="Times New Roman" w:hAnsi="Times New Roman" w:cs="Times New Roman"/>
          <w:sz w:val="24"/>
          <w:szCs w:val="24"/>
        </w:rPr>
        <w:t>transverse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section. C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subcortical white matter in a different case shows axons in cross section. D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higher magnification view shows axonal bulbs around a small arterial vessel. E-G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3B66" w:rsidRPr="00385806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="00003B66" w:rsidRPr="00385806">
        <w:rPr>
          <w:rFonts w:ascii="Times New Roman" w:hAnsi="Times New Roman" w:cs="Times New Roman"/>
          <w:sz w:val="24"/>
          <w:szCs w:val="24"/>
        </w:rPr>
        <w:t xml:space="preserve"> sections immunolabelled for pan-selective neurofilament </w:t>
      </w:r>
      <w:r w:rsidR="006A71FC" w:rsidRPr="00385806">
        <w:rPr>
          <w:rFonts w:ascii="Times New Roman" w:hAnsi="Times New Roman" w:cs="Times New Roman"/>
          <w:sz w:val="24"/>
          <w:szCs w:val="24"/>
        </w:rPr>
        <w:t xml:space="preserve">monoclonal 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antibody (E),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selective antibody </w:t>
      </w:r>
      <w:r w:rsidR="00003B66" w:rsidRPr="00385806">
        <w:rPr>
          <w:rFonts w:ascii="Times New Roman" w:hAnsi="Times New Roman" w:cs="Times New Roman"/>
          <w:sz w:val="24"/>
          <w:szCs w:val="24"/>
        </w:rPr>
        <w:t xml:space="preserve">SMI35 (F) or irrelevant primary antibody HPV (G). Insets show the section maps, with region of interest outlined in red.  </w:t>
      </w:r>
      <w:r w:rsidR="00D17098" w:rsidRPr="00385806">
        <w:rPr>
          <w:rFonts w:ascii="Times New Roman" w:hAnsi="Times New Roman" w:cs="Times New Roman"/>
          <w:sz w:val="24"/>
          <w:szCs w:val="24"/>
        </w:rPr>
        <w:t xml:space="preserve">Scale bars: 6 mm (A), 10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B, C), 2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D), 50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E-G)</w:t>
      </w:r>
      <w:r w:rsidR="00DB3C69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7AF28948" w14:textId="77777777" w:rsidR="007F4C8A" w:rsidRPr="00385806" w:rsidRDefault="007F4C8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CB31647" w14:textId="792B8484" w:rsidR="00D17098" w:rsidRPr="00385806" w:rsidRDefault="004B6EEF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Figure 2.</w:t>
      </w:r>
      <w:r w:rsidR="008824AB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D6D60" w:rsidRPr="00385806">
        <w:rPr>
          <w:rFonts w:ascii="Times New Roman" w:hAnsi="Times New Roman" w:cs="Times New Roman"/>
          <w:b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824AB" w:rsidRPr="00385806">
        <w:rPr>
          <w:rFonts w:ascii="Times New Roman" w:hAnsi="Times New Roman" w:cs="Times New Roman"/>
          <w:b/>
          <w:sz w:val="24"/>
          <w:szCs w:val="24"/>
        </w:rPr>
        <w:t xml:space="preserve">axonal </w:t>
      </w:r>
      <w:proofErr w:type="spellStart"/>
      <w:r w:rsidR="002D6D60" w:rsidRPr="00385806">
        <w:rPr>
          <w:rFonts w:ascii="Times New Roman" w:hAnsi="Times New Roman" w:cs="Times New Roman"/>
          <w:b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2D6D60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824AB" w:rsidRPr="00385806">
        <w:rPr>
          <w:rFonts w:ascii="Times New Roman" w:hAnsi="Times New Roman" w:cs="Times New Roman"/>
          <w:b/>
          <w:sz w:val="24"/>
          <w:szCs w:val="24"/>
        </w:rPr>
        <w:t>labelling in older people.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 A, B: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8824AB" w:rsidRPr="00385806">
        <w:rPr>
          <w:rFonts w:ascii="Times New Roman" w:hAnsi="Times New Roman" w:cs="Times New Roman"/>
          <w:sz w:val="24"/>
          <w:szCs w:val="24"/>
        </w:rPr>
        <w:t xml:space="preserve">-positive swollen axons and axonal bulbs around a small artery. The vessel is identified as an artery </w:t>
      </w:r>
      <w:r w:rsidR="004539E0" w:rsidRPr="00385806">
        <w:rPr>
          <w:rFonts w:ascii="Times New Roman" w:hAnsi="Times New Roman" w:cs="Times New Roman"/>
          <w:sz w:val="24"/>
          <w:szCs w:val="24"/>
        </w:rPr>
        <w:t xml:space="preserve">(arrows) 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by the wide perivascular space, the wall thickness relative to lumen diameter, and the mural smooth muscle cell. C, D: two examples of a clear </w:t>
      </w:r>
      <w:proofErr w:type="spellStart"/>
      <w:r w:rsidR="008824AB" w:rsidRPr="00385806">
        <w:rPr>
          <w:rFonts w:ascii="Times New Roman" w:hAnsi="Times New Roman" w:cs="Times New Roman"/>
          <w:sz w:val="24"/>
          <w:szCs w:val="24"/>
        </w:rPr>
        <w:t>vectorial</w:t>
      </w:r>
      <w:proofErr w:type="spellEnd"/>
      <w:r w:rsidR="008824AB" w:rsidRPr="00385806">
        <w:rPr>
          <w:rFonts w:ascii="Times New Roman" w:hAnsi="Times New Roman" w:cs="Times New Roman"/>
          <w:sz w:val="24"/>
          <w:szCs w:val="24"/>
        </w:rPr>
        <w:t xml:space="preserve"> pattern </w:t>
      </w:r>
      <w:r w:rsidR="00445107" w:rsidRPr="00385806">
        <w:rPr>
          <w:rFonts w:ascii="Times New Roman" w:hAnsi="Times New Roman" w:cs="Times New Roman"/>
          <w:sz w:val="24"/>
          <w:szCs w:val="24"/>
        </w:rPr>
        <w:t xml:space="preserve">of </w:t>
      </w:r>
      <w:r w:rsidR="008824AB" w:rsidRPr="00385806">
        <w:rPr>
          <w:rFonts w:ascii="Times New Roman" w:hAnsi="Times New Roman" w:cs="Times New Roman"/>
          <w:sz w:val="24"/>
          <w:szCs w:val="24"/>
        </w:rPr>
        <w:t xml:space="preserve">axonal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8824AB" w:rsidRPr="00385806">
        <w:rPr>
          <w:rFonts w:ascii="Times New Roman" w:hAnsi="Times New Roman" w:cs="Times New Roman"/>
          <w:sz w:val="24"/>
          <w:szCs w:val="24"/>
        </w:rPr>
        <w:t>labelling around small arteries.</w:t>
      </w:r>
      <w:r w:rsidR="00E00D09" w:rsidRPr="00385806">
        <w:rPr>
          <w:rFonts w:ascii="Times New Roman" w:hAnsi="Times New Roman" w:cs="Times New Roman"/>
          <w:sz w:val="24"/>
          <w:szCs w:val="24"/>
        </w:rPr>
        <w:t xml:space="preserve"> The two </w:t>
      </w:r>
      <w:proofErr w:type="spellStart"/>
      <w:r w:rsidR="00E00D09" w:rsidRPr="00385806">
        <w:rPr>
          <w:rFonts w:ascii="Times New Roman" w:hAnsi="Times New Roman" w:cs="Times New Roman"/>
          <w:sz w:val="24"/>
          <w:szCs w:val="24"/>
        </w:rPr>
        <w:t>lumina</w:t>
      </w:r>
      <w:proofErr w:type="spellEnd"/>
      <w:r w:rsidR="00E00D09" w:rsidRPr="00385806">
        <w:rPr>
          <w:rFonts w:ascii="Times New Roman" w:hAnsi="Times New Roman" w:cs="Times New Roman"/>
          <w:sz w:val="24"/>
          <w:szCs w:val="24"/>
        </w:rPr>
        <w:t xml:space="preserve"> in D are likely the same vessel. E, F: </w:t>
      </w:r>
      <w:proofErr w:type="spellStart"/>
      <w:r w:rsidR="00E00D09" w:rsidRPr="00385806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="00E00D09" w:rsidRPr="00385806">
        <w:rPr>
          <w:rFonts w:ascii="Times New Roman" w:hAnsi="Times New Roman" w:cs="Times New Roman"/>
          <w:sz w:val="24"/>
          <w:szCs w:val="24"/>
        </w:rPr>
        <w:t xml:space="preserve"> sections immunolabelled with two different monoclonal</w:t>
      </w:r>
      <w:r w:rsidR="00445107" w:rsidRPr="00385806">
        <w:rPr>
          <w:rFonts w:ascii="Times New Roman" w:hAnsi="Times New Roman" w:cs="Times New Roman"/>
          <w:sz w:val="24"/>
          <w:szCs w:val="24"/>
        </w:rPr>
        <w:t xml:space="preserve"> antibodie</w:t>
      </w:r>
      <w:r w:rsidR="00E00D09" w:rsidRPr="00385806">
        <w:rPr>
          <w:rFonts w:ascii="Times New Roman" w:hAnsi="Times New Roman" w:cs="Times New Roman"/>
          <w:sz w:val="24"/>
          <w:szCs w:val="24"/>
        </w:rPr>
        <w:t xml:space="preserve">s raised against hyper-phosphorylated </w:t>
      </w:r>
      <w:proofErr w:type="spellStart"/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>:</w:t>
      </w:r>
      <w:r w:rsidR="00E00D09" w:rsidRPr="00385806">
        <w:rPr>
          <w:rFonts w:ascii="Times New Roman" w:hAnsi="Times New Roman" w:cs="Times New Roman"/>
          <w:sz w:val="24"/>
          <w:szCs w:val="24"/>
        </w:rPr>
        <w:t xml:space="preserve"> SMI35 (E) and RT97 (F). </w:t>
      </w:r>
      <w:r w:rsidR="00D17098" w:rsidRPr="00385806">
        <w:rPr>
          <w:rFonts w:ascii="Times New Roman" w:hAnsi="Times New Roman" w:cs="Times New Roman"/>
          <w:sz w:val="24"/>
          <w:szCs w:val="24"/>
        </w:rPr>
        <w:t>Scale bars:</w:t>
      </w:r>
      <w:r w:rsidR="00DF6F9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D17098" w:rsidRPr="00385806">
        <w:rPr>
          <w:rFonts w:ascii="Times New Roman" w:hAnsi="Times New Roman" w:cs="Times New Roman"/>
          <w:sz w:val="24"/>
          <w:szCs w:val="24"/>
        </w:rPr>
        <w:t xml:space="preserve">10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</w:t>
      </w:r>
      <w:r w:rsidR="00DF6F9C" w:rsidRPr="00385806">
        <w:rPr>
          <w:rFonts w:ascii="Times New Roman" w:hAnsi="Times New Roman" w:cs="Times New Roman"/>
          <w:sz w:val="24"/>
          <w:szCs w:val="24"/>
        </w:rPr>
        <w:t>A, D</w:t>
      </w:r>
      <w:r w:rsidR="00D17098" w:rsidRPr="00385806">
        <w:rPr>
          <w:rFonts w:ascii="Times New Roman" w:hAnsi="Times New Roman" w:cs="Times New Roman"/>
          <w:sz w:val="24"/>
          <w:szCs w:val="24"/>
        </w:rPr>
        <w:t xml:space="preserve">), 2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</w:t>
      </w:r>
      <w:r w:rsidR="00DF6F9C" w:rsidRPr="00385806">
        <w:rPr>
          <w:rFonts w:ascii="Times New Roman" w:hAnsi="Times New Roman" w:cs="Times New Roman"/>
          <w:sz w:val="24"/>
          <w:szCs w:val="24"/>
        </w:rPr>
        <w:t>B</w:t>
      </w:r>
      <w:r w:rsidR="00D17098" w:rsidRPr="00385806">
        <w:rPr>
          <w:rFonts w:ascii="Times New Roman" w:hAnsi="Times New Roman" w:cs="Times New Roman"/>
          <w:sz w:val="24"/>
          <w:szCs w:val="24"/>
        </w:rPr>
        <w:t xml:space="preserve">), 50 </w:t>
      </w:r>
      <w:proofErr w:type="spellStart"/>
      <w:r w:rsidR="00D17098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17098" w:rsidRPr="00385806">
        <w:rPr>
          <w:rFonts w:ascii="Times New Roman" w:hAnsi="Times New Roman" w:cs="Times New Roman"/>
          <w:sz w:val="24"/>
          <w:szCs w:val="24"/>
        </w:rPr>
        <w:t xml:space="preserve"> (</w:t>
      </w:r>
      <w:r w:rsidR="00DF6F9C" w:rsidRPr="00385806">
        <w:rPr>
          <w:rFonts w:ascii="Times New Roman" w:hAnsi="Times New Roman" w:cs="Times New Roman"/>
          <w:sz w:val="24"/>
          <w:szCs w:val="24"/>
        </w:rPr>
        <w:t>C</w:t>
      </w:r>
      <w:r w:rsidR="00D17098" w:rsidRPr="00385806">
        <w:rPr>
          <w:rFonts w:ascii="Times New Roman" w:hAnsi="Times New Roman" w:cs="Times New Roman"/>
          <w:sz w:val="24"/>
          <w:szCs w:val="24"/>
        </w:rPr>
        <w:t>)</w:t>
      </w:r>
      <w:r w:rsidR="00DF6F9C" w:rsidRPr="00385806">
        <w:rPr>
          <w:rFonts w:ascii="Times New Roman" w:hAnsi="Times New Roman" w:cs="Times New Roman"/>
          <w:sz w:val="24"/>
          <w:szCs w:val="24"/>
        </w:rPr>
        <w:t xml:space="preserve">, 250 </w:t>
      </w:r>
      <w:proofErr w:type="spellStart"/>
      <w:r w:rsidR="00DF6F9C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DF6F9C" w:rsidRPr="00385806">
        <w:rPr>
          <w:rFonts w:ascii="Times New Roman" w:hAnsi="Times New Roman" w:cs="Times New Roman"/>
          <w:sz w:val="24"/>
          <w:szCs w:val="24"/>
        </w:rPr>
        <w:t xml:space="preserve"> (E, F)</w:t>
      </w:r>
      <w:r w:rsidR="00D17098" w:rsidRPr="003858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435DD0" w14:textId="77777777" w:rsidR="00AB0AB7" w:rsidRPr="00385806" w:rsidRDefault="00AB0AB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0F48EF" w14:textId="1587C00E" w:rsidR="00AF19B7" w:rsidRPr="00385806" w:rsidRDefault="00AF19B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Fig 3</w:t>
      </w:r>
      <w:r w:rsidR="00E00D09" w:rsidRPr="0038580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>H</w:t>
      </w:r>
      <w:r w:rsidR="00E00D09" w:rsidRPr="00385806">
        <w:rPr>
          <w:rFonts w:ascii="Times New Roman" w:hAnsi="Times New Roman" w:cs="Times New Roman"/>
          <w:b/>
          <w:sz w:val="24"/>
          <w:szCs w:val="24"/>
        </w:rPr>
        <w:t xml:space="preserve">yper-phosphorylated </w:t>
      </w:r>
      <w:proofErr w:type="spellStart"/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E00D09" w:rsidRPr="00385806">
        <w:rPr>
          <w:rFonts w:ascii="Times New Roman" w:hAnsi="Times New Roman" w:cs="Times New Roman"/>
          <w:b/>
          <w:sz w:val="24"/>
          <w:szCs w:val="24"/>
        </w:rPr>
        <w:t xml:space="preserve"> immunolabelling</w:t>
      </w:r>
      <w:r w:rsidR="00CD71A2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="007F505F" w:rsidRPr="00385806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 xml:space="preserve">young </w:t>
      </w:r>
      <w:r w:rsidR="007F505F" w:rsidRPr="00385806">
        <w:rPr>
          <w:rFonts w:ascii="Times New Roman" w:hAnsi="Times New Roman" w:cs="Times New Roman"/>
          <w:b/>
          <w:sz w:val="24"/>
          <w:szCs w:val="24"/>
        </w:rPr>
        <w:t xml:space="preserve">adult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="007F505F" w:rsidRPr="00385806"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 xml:space="preserve">older persons with SVD or </w:t>
      </w:r>
      <w:r w:rsidR="001D5A51" w:rsidRPr="00385806">
        <w:rPr>
          <w:rFonts w:ascii="Times New Roman" w:hAnsi="Times New Roman" w:cs="Times New Roman"/>
          <w:b/>
          <w:sz w:val="24"/>
          <w:szCs w:val="24"/>
        </w:rPr>
        <w:t xml:space="preserve">with </w:t>
      </w:r>
      <w:r w:rsidR="009F1421" w:rsidRPr="00385806">
        <w:rPr>
          <w:rFonts w:ascii="Times New Roman" w:hAnsi="Times New Roman" w:cs="Times New Roman"/>
          <w:b/>
          <w:sz w:val="24"/>
          <w:szCs w:val="24"/>
        </w:rPr>
        <w:t>AD</w:t>
      </w:r>
      <w:r w:rsidR="00E00D09" w:rsidRPr="00385806">
        <w:rPr>
          <w:rFonts w:ascii="Times New Roman" w:hAnsi="Times New Roman" w:cs="Times New Roman"/>
          <w:b/>
          <w:sz w:val="24"/>
          <w:szCs w:val="24"/>
        </w:rPr>
        <w:t>.</w:t>
      </w:r>
    </w:p>
    <w:p w14:paraId="7F3A8FF0" w14:textId="13DF958E" w:rsidR="00AF366C" w:rsidRPr="00385806" w:rsidRDefault="00E00D09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A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D71A2" w:rsidRPr="00385806">
        <w:rPr>
          <w:rFonts w:ascii="Times New Roman" w:hAnsi="Times New Roman" w:cs="Times New Roman"/>
          <w:sz w:val="24"/>
          <w:szCs w:val="24"/>
        </w:rPr>
        <w:t>young adult (male, age 20). S</w:t>
      </w:r>
      <w:r w:rsidRPr="00385806">
        <w:rPr>
          <w:rFonts w:ascii="Times New Roman" w:hAnsi="Times New Roman" w:cs="Times New Roman"/>
          <w:sz w:val="24"/>
          <w:szCs w:val="24"/>
        </w:rPr>
        <w:t xml:space="preserve">parse axonal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labeling </w:t>
      </w:r>
      <w:r w:rsidR="00CD71A2" w:rsidRPr="00385806">
        <w:rPr>
          <w:rFonts w:ascii="Times New Roman" w:hAnsi="Times New Roman" w:cs="Times New Roman"/>
          <w:sz w:val="24"/>
          <w:szCs w:val="24"/>
        </w:rPr>
        <w:t>is seen in subcortical white matter. B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CD71A2" w:rsidRPr="00385806">
        <w:rPr>
          <w:rFonts w:ascii="Times New Roman" w:hAnsi="Times New Roman" w:cs="Times New Roman"/>
          <w:sz w:val="24"/>
          <w:szCs w:val="24"/>
        </w:rPr>
        <w:t xml:space="preserve"> older person with small vessel disease. The small arterial vessel exhibits fibrotic thickening, </w:t>
      </w:r>
      <w:r w:rsidR="008B6993" w:rsidRPr="00385806">
        <w:rPr>
          <w:rFonts w:ascii="Times New Roman" w:hAnsi="Times New Roman" w:cs="Times New Roman"/>
          <w:sz w:val="24"/>
          <w:szCs w:val="24"/>
        </w:rPr>
        <w:t>characteristic of SVD</w:t>
      </w:r>
      <w:r w:rsidR="00CD71A2" w:rsidRPr="00385806">
        <w:rPr>
          <w:rFonts w:ascii="Times New Roman" w:hAnsi="Times New Roman" w:cs="Times New Roman"/>
          <w:sz w:val="24"/>
          <w:szCs w:val="24"/>
        </w:rPr>
        <w:t>. Strongly positive axons and axonal bulbs are seen around the vessel. C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CD71A2" w:rsidRPr="00385806">
        <w:rPr>
          <w:rFonts w:ascii="Times New Roman" w:hAnsi="Times New Roman" w:cs="Times New Roman"/>
          <w:sz w:val="24"/>
          <w:szCs w:val="24"/>
        </w:rPr>
        <w:t xml:space="preserve"> older person with severe Alzheimer’s disease pathology (</w:t>
      </w:r>
      <w:proofErr w:type="spellStart"/>
      <w:r w:rsidR="00CD71A2" w:rsidRPr="00385806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="00CD71A2" w:rsidRPr="00385806">
        <w:rPr>
          <w:rFonts w:ascii="Times New Roman" w:hAnsi="Times New Roman" w:cs="Times New Roman"/>
          <w:sz w:val="24"/>
          <w:szCs w:val="24"/>
        </w:rPr>
        <w:t xml:space="preserve"> stage VI). Axonal labelling is widespread but lacks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CD71A2" w:rsidRPr="00385806">
        <w:rPr>
          <w:rFonts w:ascii="Times New Roman" w:hAnsi="Times New Roman" w:cs="Times New Roman"/>
          <w:sz w:val="24"/>
          <w:szCs w:val="24"/>
        </w:rPr>
        <w:t>orientation.</w:t>
      </w:r>
      <w:r w:rsidR="007F505F" w:rsidRPr="00385806">
        <w:rPr>
          <w:rFonts w:ascii="Times New Roman" w:hAnsi="Times New Roman" w:cs="Times New Roman"/>
          <w:sz w:val="24"/>
          <w:szCs w:val="24"/>
        </w:rPr>
        <w:t xml:space="preserve"> Scale bars: 100 </w:t>
      </w:r>
      <w:proofErr w:type="spellStart"/>
      <w:r w:rsidR="007F505F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7F505F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29F17472" w14:textId="77777777" w:rsidR="00AB0AB7" w:rsidRPr="00385806" w:rsidRDefault="00AB0AB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345BCB5" w14:textId="77777777" w:rsidR="00C45458" w:rsidRPr="00385806" w:rsidRDefault="00AE5885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 xml:space="preserve">Fig </w:t>
      </w:r>
      <w:r w:rsidR="00BA69DE" w:rsidRPr="00385806">
        <w:rPr>
          <w:rFonts w:ascii="Times New Roman" w:hAnsi="Times New Roman" w:cs="Times New Roman"/>
          <w:b/>
          <w:sz w:val="24"/>
          <w:szCs w:val="24"/>
        </w:rPr>
        <w:t>4</w:t>
      </w:r>
      <w:r w:rsidRPr="0038580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854624" w:rsidRPr="00385806">
        <w:rPr>
          <w:rFonts w:ascii="Times New Roman" w:hAnsi="Times New Roman" w:cs="Times New Roman"/>
          <w:b/>
          <w:sz w:val="24"/>
          <w:szCs w:val="24"/>
        </w:rPr>
        <w:t xml:space="preserve">Ex vivo </w:t>
      </w:r>
      <w:r w:rsidR="004F67F7" w:rsidRPr="00385806">
        <w:rPr>
          <w:rFonts w:ascii="Times New Roman" w:hAnsi="Times New Roman" w:cs="Times New Roman"/>
          <w:b/>
          <w:sz w:val="24"/>
          <w:szCs w:val="24"/>
        </w:rPr>
        <w:t>MRI-directed sampling of T2 hyperintense subcortical white matter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223E69" w14:textId="5B91DCD1" w:rsidR="00AB0AB7" w:rsidRPr="00385806" w:rsidRDefault="004F67F7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RADC</w:t>
      </w:r>
      <w:r w:rsidR="00C45458" w:rsidRPr="00385806">
        <w:rPr>
          <w:rFonts w:ascii="Times New Roman" w:hAnsi="Times New Roman" w:cs="Times New Roman"/>
          <w:sz w:val="24"/>
          <w:szCs w:val="24"/>
        </w:rPr>
        <w:t>-derived</w:t>
      </w:r>
      <w:r w:rsidRPr="00385806">
        <w:rPr>
          <w:rFonts w:ascii="Times New Roman" w:hAnsi="Times New Roman" w:cs="Times New Roman"/>
          <w:sz w:val="24"/>
          <w:szCs w:val="24"/>
        </w:rPr>
        <w:t xml:space="preserve"> tissue</w:t>
      </w:r>
      <w:r w:rsidR="00BA69DE" w:rsidRPr="00385806">
        <w:rPr>
          <w:rFonts w:ascii="Times New Roman" w:hAnsi="Times New Roman" w:cs="Times New Roman"/>
          <w:sz w:val="24"/>
          <w:szCs w:val="24"/>
        </w:rPr>
        <w:t xml:space="preserve"> s</w:t>
      </w:r>
      <w:r w:rsidRPr="00385806">
        <w:rPr>
          <w:rFonts w:ascii="Times New Roman" w:hAnsi="Times New Roman" w:cs="Times New Roman"/>
          <w:sz w:val="24"/>
          <w:szCs w:val="24"/>
        </w:rPr>
        <w:t xml:space="preserve">tained for hematoxylin-eosin </w:t>
      </w:r>
      <w:r w:rsidR="00C45458" w:rsidRPr="00385806">
        <w:rPr>
          <w:rFonts w:ascii="Times New Roman" w:hAnsi="Times New Roman" w:cs="Times New Roman"/>
          <w:sz w:val="24"/>
          <w:szCs w:val="24"/>
        </w:rPr>
        <w:t xml:space="preserve">(HE) </w:t>
      </w:r>
      <w:r w:rsidRPr="0038580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385806">
        <w:rPr>
          <w:rFonts w:ascii="Times New Roman" w:hAnsi="Times New Roman" w:cs="Times New Roman"/>
          <w:sz w:val="24"/>
          <w:szCs w:val="24"/>
        </w:rPr>
        <w:t>Luxol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-fast blue </w:t>
      </w:r>
      <w:r w:rsidR="00C45458" w:rsidRPr="00385806">
        <w:rPr>
          <w:rFonts w:ascii="Times New Roman" w:hAnsi="Times New Roman" w:cs="Times New Roman"/>
          <w:sz w:val="24"/>
          <w:szCs w:val="24"/>
        </w:rPr>
        <w:t xml:space="preserve">(LFB) </w:t>
      </w:r>
      <w:r w:rsidRPr="00385806">
        <w:rPr>
          <w:rFonts w:ascii="Times New Roman" w:hAnsi="Times New Roman" w:cs="Times New Roman"/>
          <w:sz w:val="24"/>
          <w:szCs w:val="24"/>
        </w:rPr>
        <w:t>and immunolab</w:t>
      </w:r>
      <w:r w:rsidR="00A86880" w:rsidRPr="00385806">
        <w:rPr>
          <w:rFonts w:ascii="Times New Roman" w:hAnsi="Times New Roman" w:cs="Times New Roman"/>
          <w:sz w:val="24"/>
          <w:szCs w:val="24"/>
        </w:rPr>
        <w:t>e</w:t>
      </w:r>
      <w:r w:rsidRPr="00385806">
        <w:rPr>
          <w:rFonts w:ascii="Times New Roman" w:hAnsi="Times New Roman" w:cs="Times New Roman"/>
          <w:sz w:val="24"/>
          <w:szCs w:val="24"/>
        </w:rPr>
        <w:t xml:space="preserve">lled for </w:t>
      </w:r>
      <w:proofErr w:type="spellStart"/>
      <w:r w:rsidR="00854624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, pan-neurofilament (NF) and myelin (PLP1). </w:t>
      </w:r>
      <w:r w:rsidR="00935E33" w:rsidRPr="00385806">
        <w:rPr>
          <w:rFonts w:ascii="Times New Roman" w:hAnsi="Times New Roman" w:cs="Times New Roman"/>
          <w:sz w:val="24"/>
          <w:szCs w:val="24"/>
        </w:rPr>
        <w:t>A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935E33" w:rsidRPr="00385806">
        <w:rPr>
          <w:rFonts w:ascii="Times New Roman" w:hAnsi="Times New Roman" w:cs="Times New Roman"/>
          <w:sz w:val="24"/>
          <w:szCs w:val="24"/>
        </w:rPr>
        <w:t xml:space="preserve"> ex vivo T2-weighted MRI of a 1 cm thick slice of fixed brain tissue. A region of WMH is visible (arrow), adjacent to an area of non-hyperintense normal-appearing white matter (arrowhead). B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="00935E33" w:rsidRPr="00385806">
        <w:rPr>
          <w:rFonts w:ascii="Times New Roman" w:hAnsi="Times New Roman" w:cs="Times New Roman"/>
          <w:sz w:val="24"/>
          <w:szCs w:val="24"/>
        </w:rPr>
        <w:t xml:space="preserve"> at gross pathology, t</w:t>
      </w:r>
      <w:r w:rsidR="00A86880" w:rsidRPr="00385806">
        <w:rPr>
          <w:rFonts w:ascii="Times New Roman" w:hAnsi="Times New Roman" w:cs="Times New Roman"/>
          <w:sz w:val="24"/>
          <w:szCs w:val="24"/>
        </w:rPr>
        <w:t xml:space="preserve">he sampled tissue block contains </w:t>
      </w:r>
      <w:r w:rsidR="00935E33" w:rsidRPr="00385806">
        <w:rPr>
          <w:rFonts w:ascii="Times New Roman" w:hAnsi="Times New Roman" w:cs="Times New Roman"/>
          <w:sz w:val="24"/>
          <w:szCs w:val="24"/>
        </w:rPr>
        <w:t xml:space="preserve">the region </w:t>
      </w:r>
      <w:r w:rsidR="00A86880" w:rsidRPr="00385806">
        <w:rPr>
          <w:rFonts w:ascii="Times New Roman" w:hAnsi="Times New Roman" w:cs="Times New Roman"/>
          <w:sz w:val="24"/>
          <w:szCs w:val="24"/>
        </w:rPr>
        <w:t>of WMH</w:t>
      </w:r>
      <w:r w:rsidR="00935E33" w:rsidRPr="00385806">
        <w:rPr>
          <w:rFonts w:ascii="Times New Roman" w:hAnsi="Times New Roman" w:cs="Times New Roman"/>
          <w:sz w:val="24"/>
          <w:szCs w:val="24"/>
        </w:rPr>
        <w:t xml:space="preserve"> seen in A. C, D: HE staining of the sampled tissue block shown in B. The low magnification view in panel C shows the region </w:t>
      </w:r>
      <w:r w:rsidR="00553B9B" w:rsidRPr="00385806">
        <w:rPr>
          <w:rFonts w:ascii="Times New Roman" w:hAnsi="Times New Roman" w:cs="Times New Roman"/>
          <w:sz w:val="24"/>
          <w:szCs w:val="24"/>
        </w:rPr>
        <w:t xml:space="preserve">(rectangle) that is </w:t>
      </w:r>
      <w:r w:rsidR="00935E33" w:rsidRPr="00385806">
        <w:rPr>
          <w:rFonts w:ascii="Times New Roman" w:hAnsi="Times New Roman" w:cs="Times New Roman"/>
          <w:sz w:val="24"/>
          <w:szCs w:val="24"/>
        </w:rPr>
        <w:t>magnified in the right</w:t>
      </w:r>
      <w:r w:rsidR="001C5A19" w:rsidRPr="00385806">
        <w:rPr>
          <w:rFonts w:ascii="Times New Roman" w:hAnsi="Times New Roman" w:cs="Times New Roman"/>
          <w:sz w:val="24"/>
          <w:szCs w:val="24"/>
        </w:rPr>
        <w:t>-</w:t>
      </w:r>
      <w:r w:rsidR="00935E33" w:rsidRPr="00385806">
        <w:rPr>
          <w:rFonts w:ascii="Times New Roman" w:hAnsi="Times New Roman" w:cs="Times New Roman"/>
          <w:sz w:val="24"/>
          <w:szCs w:val="24"/>
        </w:rPr>
        <w:t>hand panels, containing a landmark blood vessel.</w:t>
      </w:r>
      <w:r w:rsidR="00BD733E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445107" w:rsidRPr="00385806">
        <w:rPr>
          <w:rFonts w:ascii="Times New Roman" w:hAnsi="Times New Roman" w:cs="Times New Roman"/>
          <w:sz w:val="24"/>
          <w:szCs w:val="24"/>
        </w:rPr>
        <w:t xml:space="preserve">E, F: </w:t>
      </w:r>
      <w:r w:rsidR="00A86880" w:rsidRPr="00385806">
        <w:rPr>
          <w:rFonts w:ascii="Times New Roman" w:hAnsi="Times New Roman" w:cs="Times New Roman"/>
          <w:sz w:val="24"/>
          <w:szCs w:val="24"/>
        </w:rPr>
        <w:t>LFB stained section</w:t>
      </w:r>
      <w:r w:rsidR="00BD733E" w:rsidRPr="00385806">
        <w:rPr>
          <w:rFonts w:ascii="Times New Roman" w:hAnsi="Times New Roman" w:cs="Times New Roman"/>
          <w:sz w:val="24"/>
          <w:szCs w:val="24"/>
        </w:rPr>
        <w:t xml:space="preserve"> exhibits white matter pallor </w:t>
      </w:r>
      <w:r w:rsidR="00A86880" w:rsidRPr="00385806">
        <w:rPr>
          <w:rFonts w:ascii="Times New Roman" w:hAnsi="Times New Roman" w:cs="Times New Roman"/>
          <w:sz w:val="24"/>
          <w:szCs w:val="24"/>
        </w:rPr>
        <w:t>(</w:t>
      </w:r>
      <w:r w:rsidR="00BD733E" w:rsidRPr="00385806">
        <w:rPr>
          <w:rFonts w:ascii="Times New Roman" w:hAnsi="Times New Roman" w:cs="Times New Roman"/>
          <w:sz w:val="24"/>
          <w:szCs w:val="24"/>
        </w:rPr>
        <w:t>arrow</w:t>
      </w:r>
      <w:r w:rsidR="00A86880" w:rsidRPr="00385806">
        <w:rPr>
          <w:rFonts w:ascii="Times New Roman" w:hAnsi="Times New Roman" w:cs="Times New Roman"/>
          <w:sz w:val="24"/>
          <w:szCs w:val="24"/>
        </w:rPr>
        <w:t xml:space="preserve">) </w:t>
      </w:r>
      <w:r w:rsidR="00BD733E" w:rsidRPr="00385806">
        <w:rPr>
          <w:rFonts w:ascii="Times New Roman" w:hAnsi="Times New Roman" w:cs="Times New Roman"/>
          <w:sz w:val="24"/>
          <w:szCs w:val="24"/>
        </w:rPr>
        <w:t xml:space="preserve">in region identified as WMH in </w:t>
      </w:r>
      <w:r w:rsidR="00E55BCC" w:rsidRPr="00385806">
        <w:rPr>
          <w:rFonts w:ascii="Times New Roman" w:hAnsi="Times New Roman" w:cs="Times New Roman"/>
          <w:sz w:val="24"/>
          <w:szCs w:val="24"/>
        </w:rPr>
        <w:t xml:space="preserve">the T2-eighted scan in panel </w:t>
      </w:r>
      <w:r w:rsidR="00BD733E" w:rsidRPr="00385806">
        <w:rPr>
          <w:rFonts w:ascii="Times New Roman" w:hAnsi="Times New Roman" w:cs="Times New Roman"/>
          <w:sz w:val="24"/>
          <w:szCs w:val="24"/>
        </w:rPr>
        <w:t xml:space="preserve">A. This contrasts with the more densely stained area (arrowhead) identified as normal appearing white matter in </w:t>
      </w:r>
      <w:r w:rsidR="00E55BCC" w:rsidRPr="00385806">
        <w:rPr>
          <w:rFonts w:ascii="Times New Roman" w:hAnsi="Times New Roman" w:cs="Times New Roman"/>
          <w:sz w:val="24"/>
          <w:szCs w:val="24"/>
        </w:rPr>
        <w:t xml:space="preserve">panel </w:t>
      </w:r>
      <w:r w:rsidR="00BD733E" w:rsidRPr="00385806">
        <w:rPr>
          <w:rFonts w:ascii="Times New Roman" w:hAnsi="Times New Roman" w:cs="Times New Roman"/>
          <w:sz w:val="24"/>
          <w:szCs w:val="24"/>
        </w:rPr>
        <w:t xml:space="preserve">A.  G, H: immunolabelling for </w:t>
      </w:r>
      <w:proofErr w:type="spellStart"/>
      <w:r w:rsidR="00BD733E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BD733E" w:rsidRPr="00385806">
        <w:rPr>
          <w:rFonts w:ascii="Times New Roman" w:hAnsi="Times New Roman" w:cs="Times New Roman"/>
          <w:sz w:val="24"/>
          <w:szCs w:val="24"/>
        </w:rPr>
        <w:t xml:space="preserve"> (SMI35 antibody) is not noticeably more pronounced in the area of WMH, though high magnification confirms the </w:t>
      </w:r>
      <w:proofErr w:type="spellStart"/>
      <w:r w:rsidR="00BD733E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BD733E" w:rsidRPr="00385806">
        <w:rPr>
          <w:rFonts w:ascii="Times New Roman" w:hAnsi="Times New Roman" w:cs="Times New Roman"/>
          <w:sz w:val="24"/>
          <w:szCs w:val="24"/>
        </w:rPr>
        <w:t xml:space="preserve"> axonal pattern (panel H</w:t>
      </w:r>
      <w:r w:rsidR="005D1A21" w:rsidRPr="00385806">
        <w:rPr>
          <w:rFonts w:ascii="Times New Roman" w:hAnsi="Times New Roman" w:cs="Times New Roman"/>
          <w:sz w:val="24"/>
          <w:szCs w:val="24"/>
        </w:rPr>
        <w:t>). I, J: axonal neurofilament (pan-</w:t>
      </w:r>
      <w:r w:rsidR="005D1A21" w:rsidRPr="00385806">
        <w:rPr>
          <w:rFonts w:ascii="Times New Roman" w:hAnsi="Times New Roman" w:cs="Times New Roman"/>
          <w:sz w:val="24"/>
          <w:szCs w:val="24"/>
        </w:rPr>
        <w:lastRenderedPageBreak/>
        <w:t>neurofilament anti</w:t>
      </w:r>
      <w:r w:rsidR="00840005" w:rsidRPr="00385806">
        <w:rPr>
          <w:rFonts w:ascii="Times New Roman" w:hAnsi="Times New Roman" w:cs="Times New Roman"/>
          <w:sz w:val="24"/>
          <w:szCs w:val="24"/>
        </w:rPr>
        <w:t xml:space="preserve">body) shows no marked loss of positivity in the WMH region. K, L: Myelin immunolabelling (PLP1 antibody) resembles LFB in terms of pallor within the WMH region (panel K). </w:t>
      </w:r>
      <w:r w:rsidR="00A86880" w:rsidRPr="00385806">
        <w:rPr>
          <w:rFonts w:ascii="Times New Roman" w:hAnsi="Times New Roman" w:cs="Times New Roman"/>
          <w:sz w:val="24"/>
          <w:szCs w:val="24"/>
        </w:rPr>
        <w:t xml:space="preserve">Scale bars: 5 mm in </w:t>
      </w:r>
      <w:r w:rsidR="007F505F" w:rsidRPr="00385806">
        <w:rPr>
          <w:rFonts w:ascii="Times New Roman" w:hAnsi="Times New Roman" w:cs="Times New Roman"/>
          <w:sz w:val="24"/>
          <w:szCs w:val="24"/>
        </w:rPr>
        <w:t>low magnification images</w:t>
      </w:r>
      <w:r w:rsidR="00A86880" w:rsidRPr="00385806">
        <w:rPr>
          <w:rFonts w:ascii="Times New Roman" w:hAnsi="Times New Roman" w:cs="Times New Roman"/>
          <w:sz w:val="24"/>
          <w:szCs w:val="24"/>
        </w:rPr>
        <w:t xml:space="preserve">, 250 </w:t>
      </w:r>
      <w:proofErr w:type="spellStart"/>
      <w:r w:rsidR="00A86880" w:rsidRPr="0038580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A8688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="007F505F" w:rsidRPr="00385806">
        <w:rPr>
          <w:rFonts w:ascii="Times New Roman" w:hAnsi="Times New Roman" w:cs="Times New Roman"/>
          <w:sz w:val="24"/>
          <w:szCs w:val="24"/>
        </w:rPr>
        <w:t>in high magnification images</w:t>
      </w:r>
      <w:r w:rsidR="00A86880" w:rsidRPr="00385806">
        <w:rPr>
          <w:rFonts w:ascii="Times New Roman" w:hAnsi="Times New Roman" w:cs="Times New Roman"/>
          <w:sz w:val="24"/>
          <w:szCs w:val="24"/>
        </w:rPr>
        <w:t>.</w:t>
      </w:r>
    </w:p>
    <w:p w14:paraId="365D2FC9" w14:textId="77777777" w:rsidR="007F4C8A" w:rsidRPr="00385806" w:rsidRDefault="007F4C8A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813B37" w14:textId="40C8F48A" w:rsidR="00022A72" w:rsidRPr="00385806" w:rsidRDefault="00BA69DE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t>Figure 5. Comparison of age</w:t>
      </w:r>
      <w:r w:rsidR="00DB3C69" w:rsidRPr="00385806">
        <w:rPr>
          <w:rFonts w:ascii="Times New Roman" w:hAnsi="Times New Roman" w:cs="Times New Roman"/>
          <w:b/>
          <w:sz w:val="24"/>
          <w:szCs w:val="24"/>
        </w:rPr>
        <w:t xml:space="preserve"> at death</w:t>
      </w:r>
      <w:r w:rsidRPr="00385806">
        <w:rPr>
          <w:rFonts w:ascii="Times New Roman" w:hAnsi="Times New Roman" w:cs="Times New Roman"/>
          <w:b/>
          <w:sz w:val="24"/>
          <w:szCs w:val="24"/>
        </w:rPr>
        <w:t xml:space="preserve">, extent of </w:t>
      </w:r>
      <w:proofErr w:type="spellStart"/>
      <w:r w:rsidR="006A71FC" w:rsidRPr="00385806">
        <w:rPr>
          <w:rFonts w:ascii="Times New Roman" w:hAnsi="Times New Roman" w:cs="Times New Roman"/>
          <w:b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b/>
          <w:sz w:val="24"/>
          <w:szCs w:val="24"/>
        </w:rPr>
        <w:t xml:space="preserve">immunolabelling, </w:t>
      </w:r>
      <w:proofErr w:type="spellStart"/>
      <w:r w:rsidR="006A71FC" w:rsidRPr="00385806">
        <w:rPr>
          <w:rFonts w:ascii="Times New Roman" w:hAnsi="Times New Roman" w:cs="Times New Roman"/>
          <w:b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b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85806">
        <w:rPr>
          <w:rFonts w:ascii="Times New Roman" w:hAnsi="Times New Roman" w:cs="Times New Roman"/>
          <w:b/>
          <w:sz w:val="24"/>
          <w:szCs w:val="24"/>
        </w:rPr>
        <w:t>vasculocentric</w:t>
      </w:r>
      <w:proofErr w:type="spellEnd"/>
      <w:r w:rsidRPr="00385806">
        <w:rPr>
          <w:rFonts w:ascii="Times New Roman" w:hAnsi="Times New Roman" w:cs="Times New Roman"/>
          <w:b/>
          <w:sz w:val="24"/>
          <w:szCs w:val="24"/>
        </w:rPr>
        <w:t xml:space="preserve"> ratio and vessel density.</w:t>
      </w:r>
      <w:r w:rsidR="00A86880" w:rsidRPr="0038580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14B855C" w14:textId="3766D4D8" w:rsidR="00BA69DE" w:rsidRPr="00385806" w:rsidRDefault="00BA69DE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A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age at death (years). B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extent of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>immunolabelling within subcortical white matter (percent area fraction</w:t>
      </w:r>
      <w:r w:rsidR="00022A72" w:rsidRPr="00385806">
        <w:rPr>
          <w:rFonts w:ascii="Times New Roman" w:hAnsi="Times New Roman" w:cs="Times New Roman"/>
          <w:sz w:val="24"/>
          <w:szCs w:val="24"/>
        </w:rPr>
        <w:t>, AF%</w:t>
      </w:r>
      <w:r w:rsidRPr="00385806">
        <w:rPr>
          <w:rFonts w:ascii="Times New Roman" w:hAnsi="Times New Roman" w:cs="Times New Roman"/>
          <w:sz w:val="24"/>
          <w:szCs w:val="24"/>
        </w:rPr>
        <w:t>). C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the proportion of small arteries exhibiting a </w:t>
      </w:r>
      <w:proofErr w:type="spellStart"/>
      <w:r w:rsidR="002D6D60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="002D6D60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 xml:space="preserve">pattern of axonal </w:t>
      </w:r>
      <w:proofErr w:type="spellStart"/>
      <w:r w:rsidR="006A71FC" w:rsidRPr="00385806">
        <w:rPr>
          <w:rFonts w:ascii="Times New Roman" w:hAnsi="Times New Roman" w:cs="Times New Roman"/>
          <w:sz w:val="24"/>
          <w:szCs w:val="24"/>
        </w:rPr>
        <w:t>p</w:t>
      </w:r>
      <w:r w:rsidR="00213149" w:rsidRPr="00385806">
        <w:rPr>
          <w:rFonts w:ascii="Times New Roman" w:hAnsi="Times New Roman" w:cs="Times New Roman"/>
          <w:sz w:val="24"/>
          <w:szCs w:val="24"/>
        </w:rPr>
        <w:t>NfH</w:t>
      </w:r>
      <w:proofErr w:type="spellEnd"/>
      <w:r w:rsidR="006A71FC" w:rsidRPr="00385806">
        <w:rPr>
          <w:rFonts w:ascii="Times New Roman" w:hAnsi="Times New Roman" w:cs="Times New Roman"/>
          <w:sz w:val="24"/>
          <w:szCs w:val="24"/>
        </w:rPr>
        <w:t xml:space="preserve"> </w:t>
      </w:r>
      <w:r w:rsidRPr="00385806">
        <w:rPr>
          <w:rFonts w:ascii="Times New Roman" w:hAnsi="Times New Roman" w:cs="Times New Roman"/>
          <w:sz w:val="24"/>
          <w:szCs w:val="24"/>
        </w:rPr>
        <w:t>labelling (</w:t>
      </w:r>
      <w:proofErr w:type="spellStart"/>
      <w:r w:rsidR="00022A72" w:rsidRPr="00385806">
        <w:rPr>
          <w:rFonts w:ascii="Times New Roman" w:hAnsi="Times New Roman" w:cs="Times New Roman"/>
          <w:sz w:val="24"/>
          <w:szCs w:val="24"/>
        </w:rPr>
        <w:t>vasculocentric</w:t>
      </w:r>
      <w:proofErr w:type="spellEnd"/>
      <w:r w:rsidRPr="00385806">
        <w:rPr>
          <w:rFonts w:ascii="Times New Roman" w:hAnsi="Times New Roman" w:cs="Times New Roman"/>
          <w:sz w:val="24"/>
          <w:szCs w:val="24"/>
        </w:rPr>
        <w:t xml:space="preserve"> ratio). D</w:t>
      </w:r>
      <w:r w:rsidR="00445107" w:rsidRPr="00385806">
        <w:rPr>
          <w:rFonts w:ascii="Times New Roman" w:hAnsi="Times New Roman" w:cs="Times New Roman"/>
          <w:sz w:val="24"/>
          <w:szCs w:val="24"/>
        </w:rPr>
        <w:t>:</w:t>
      </w:r>
      <w:r w:rsidRPr="00385806">
        <w:rPr>
          <w:rFonts w:ascii="Times New Roman" w:hAnsi="Times New Roman" w:cs="Times New Roman"/>
          <w:sz w:val="24"/>
          <w:szCs w:val="24"/>
        </w:rPr>
        <w:t xml:space="preserve"> density of small arterial vessels within </w:t>
      </w:r>
      <w:r w:rsidR="00DB3C69" w:rsidRPr="00385806">
        <w:rPr>
          <w:rFonts w:ascii="Times New Roman" w:hAnsi="Times New Roman" w:cs="Times New Roman"/>
          <w:sz w:val="24"/>
          <w:szCs w:val="24"/>
        </w:rPr>
        <w:t xml:space="preserve">sections of </w:t>
      </w:r>
      <w:r w:rsidRPr="00385806">
        <w:rPr>
          <w:rFonts w:ascii="Times New Roman" w:hAnsi="Times New Roman" w:cs="Times New Roman"/>
          <w:sz w:val="24"/>
          <w:szCs w:val="24"/>
        </w:rPr>
        <w:t>subcortical white matter (vessels/mm</w:t>
      </w:r>
      <w:r w:rsidRPr="0038580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85806">
        <w:rPr>
          <w:rFonts w:ascii="Times New Roman" w:hAnsi="Times New Roman" w:cs="Times New Roman"/>
          <w:sz w:val="24"/>
          <w:szCs w:val="24"/>
        </w:rPr>
        <w:t>). Data are shown for four groups: young adult controls (YC</w:t>
      </w:r>
      <w:r w:rsidR="00DB3C69" w:rsidRPr="00385806">
        <w:rPr>
          <w:rFonts w:ascii="Times New Roman" w:hAnsi="Times New Roman" w:cs="Times New Roman"/>
          <w:sz w:val="24"/>
          <w:szCs w:val="24"/>
        </w:rPr>
        <w:t xml:space="preserve">), </w:t>
      </w:r>
      <w:r w:rsidRPr="00385806">
        <w:rPr>
          <w:rFonts w:ascii="Times New Roman" w:hAnsi="Times New Roman" w:cs="Times New Roman"/>
          <w:sz w:val="24"/>
          <w:szCs w:val="24"/>
        </w:rPr>
        <w:t>aged controls (AC)</w:t>
      </w:r>
      <w:r w:rsidR="00DB3C69" w:rsidRPr="00385806">
        <w:rPr>
          <w:rFonts w:ascii="Times New Roman" w:hAnsi="Times New Roman" w:cs="Times New Roman"/>
          <w:sz w:val="24"/>
          <w:szCs w:val="24"/>
        </w:rPr>
        <w:t>,</w:t>
      </w:r>
      <w:r w:rsidRPr="00385806">
        <w:rPr>
          <w:rFonts w:ascii="Times New Roman" w:hAnsi="Times New Roman" w:cs="Times New Roman"/>
          <w:sz w:val="24"/>
          <w:szCs w:val="24"/>
        </w:rPr>
        <w:t xml:space="preserve"> older people with moderate-severe small vessel disease (SVD)</w:t>
      </w:r>
      <w:r w:rsidR="00DB3C69" w:rsidRPr="00385806">
        <w:rPr>
          <w:rFonts w:ascii="Times New Roman" w:hAnsi="Times New Roman" w:cs="Times New Roman"/>
          <w:sz w:val="24"/>
          <w:szCs w:val="24"/>
        </w:rPr>
        <w:t xml:space="preserve"> and</w:t>
      </w:r>
      <w:r w:rsidRPr="00385806">
        <w:rPr>
          <w:rFonts w:ascii="Times New Roman" w:hAnsi="Times New Roman" w:cs="Times New Roman"/>
          <w:sz w:val="24"/>
          <w:szCs w:val="24"/>
        </w:rPr>
        <w:t xml:space="preserve"> older people with severe AD pathology (AD). Box-whisker plots show the group median, interquartile range </w:t>
      </w:r>
      <w:r w:rsidR="00DB3C69" w:rsidRPr="00385806">
        <w:rPr>
          <w:rFonts w:ascii="Times New Roman" w:hAnsi="Times New Roman" w:cs="Times New Roman"/>
          <w:sz w:val="24"/>
          <w:szCs w:val="24"/>
        </w:rPr>
        <w:t xml:space="preserve">(IQR) </w:t>
      </w:r>
      <w:r w:rsidRPr="00385806">
        <w:rPr>
          <w:rFonts w:ascii="Times New Roman" w:hAnsi="Times New Roman" w:cs="Times New Roman"/>
          <w:sz w:val="24"/>
          <w:szCs w:val="24"/>
        </w:rPr>
        <w:t>and full range. Open circles show outliers &gt;1.5 IQR from the end of a box. Asterisks show outliers &gt;3 IQR from the end of a box.</w:t>
      </w:r>
    </w:p>
    <w:p w14:paraId="57532416" w14:textId="77777777" w:rsidR="00020EF6" w:rsidRPr="00385806" w:rsidRDefault="00020EF6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95C7AAC" w14:textId="0879F4EA" w:rsidR="00906049" w:rsidRPr="00385806" w:rsidRDefault="00AA68FF" w:rsidP="008F26F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806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1B678069" w14:textId="77777777" w:rsidR="008F26F9" w:rsidRPr="00385806" w:rsidRDefault="0090604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fldChar w:fldCharType="begin"/>
      </w:r>
      <w:r w:rsidRPr="0038580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85806">
        <w:rPr>
          <w:rFonts w:ascii="Times New Roman" w:hAnsi="Times New Roman" w:cs="Times New Roman"/>
          <w:sz w:val="24"/>
          <w:szCs w:val="24"/>
        </w:rPr>
        <w:fldChar w:fldCharType="separate"/>
      </w:r>
      <w:r w:rsidR="008F26F9" w:rsidRPr="00385806">
        <w:rPr>
          <w:rFonts w:ascii="Times New Roman" w:hAnsi="Times New Roman" w:cs="Times New Roman"/>
          <w:sz w:val="24"/>
          <w:szCs w:val="24"/>
        </w:rPr>
        <w:t>1.</w:t>
      </w:r>
      <w:r w:rsidR="008F26F9" w:rsidRPr="00385806">
        <w:rPr>
          <w:rFonts w:ascii="Times New Roman" w:hAnsi="Times New Roman" w:cs="Times New Roman"/>
          <w:sz w:val="24"/>
          <w:szCs w:val="24"/>
        </w:rPr>
        <w:tab/>
        <w:t>Savva GM, Wharton SB, Ince PG, et al.  Age, neuropathology, and dementia. N Engl J Med  2009; 360:2302-09.</w:t>
      </w:r>
    </w:p>
    <w:p w14:paraId="62D3BB5F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.</w:t>
      </w:r>
      <w:r w:rsidRPr="00385806">
        <w:rPr>
          <w:rFonts w:ascii="Times New Roman" w:hAnsi="Times New Roman" w:cs="Times New Roman"/>
          <w:sz w:val="24"/>
          <w:szCs w:val="24"/>
        </w:rPr>
        <w:tab/>
        <w:t>Kapasi A, DeCarli C, Schneider JA.  Impact of multiple pathologies on the threshold for clinically overt dementia. Acta Neuropathol  2017; 134:171-86.</w:t>
      </w:r>
    </w:p>
    <w:p w14:paraId="68EF2EF1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.</w:t>
      </w:r>
      <w:r w:rsidRPr="00385806">
        <w:rPr>
          <w:rFonts w:ascii="Times New Roman" w:hAnsi="Times New Roman" w:cs="Times New Roman"/>
          <w:sz w:val="24"/>
          <w:szCs w:val="24"/>
        </w:rPr>
        <w:tab/>
        <w:t>Cannistraro RJ, Badi M, Eidelman BH, et al.  CNS small vessel disease: A clinical review. Neurology  2019; 92:1146-56.</w:t>
      </w:r>
    </w:p>
    <w:p w14:paraId="0D504FFC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.</w:t>
      </w:r>
      <w:r w:rsidRPr="00385806">
        <w:rPr>
          <w:rFonts w:ascii="Times New Roman" w:hAnsi="Times New Roman" w:cs="Times New Roman"/>
          <w:sz w:val="24"/>
          <w:szCs w:val="24"/>
        </w:rPr>
        <w:tab/>
        <w:t>Lammie GA.  Hypertensive cerebral small vessel disease and stroke. Brain Pathol  2002; 12:358-70.</w:t>
      </w:r>
    </w:p>
    <w:p w14:paraId="3062D905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5.</w:t>
      </w:r>
      <w:r w:rsidRPr="00385806">
        <w:rPr>
          <w:rFonts w:ascii="Times New Roman" w:hAnsi="Times New Roman" w:cs="Times New Roman"/>
          <w:sz w:val="24"/>
          <w:szCs w:val="24"/>
        </w:rPr>
        <w:tab/>
        <w:t>Hainsworth AH, Oommen AT, Bridges LR.  Endothelial cells and human cerebral small vessel disease. Brain Pathol  2015; 25:44-50.</w:t>
      </w:r>
    </w:p>
    <w:p w14:paraId="636E7EEB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6.</w:t>
      </w:r>
      <w:r w:rsidRPr="00385806">
        <w:rPr>
          <w:rFonts w:ascii="Times New Roman" w:hAnsi="Times New Roman" w:cs="Times New Roman"/>
          <w:sz w:val="24"/>
          <w:szCs w:val="24"/>
        </w:rPr>
        <w:tab/>
        <w:t>Giwa MO, Williams J, Elderfield K, et al.  Neuropathologic evidence of endothelial changes in cerebral small vessel disease. Neurology  2012; 78:167-74.</w:t>
      </w:r>
    </w:p>
    <w:p w14:paraId="49CE8B2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7.</w:t>
      </w:r>
      <w:r w:rsidRPr="00385806">
        <w:rPr>
          <w:rFonts w:ascii="Times New Roman" w:hAnsi="Times New Roman" w:cs="Times New Roman"/>
          <w:sz w:val="24"/>
          <w:szCs w:val="24"/>
        </w:rPr>
        <w:tab/>
        <w:t>Dozono K, Ishii N, Nishihara Y, et al.  An autopsy study of the incidence of lacunes in relation to age, hypertension, and arteriosclerosis. Stroke  1991; 22:993-96.</w:t>
      </w:r>
    </w:p>
    <w:p w14:paraId="42C594E1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8.</w:t>
      </w:r>
      <w:r w:rsidRPr="00385806">
        <w:rPr>
          <w:rFonts w:ascii="Times New Roman" w:hAnsi="Times New Roman" w:cs="Times New Roman"/>
          <w:sz w:val="24"/>
          <w:szCs w:val="24"/>
        </w:rPr>
        <w:tab/>
        <w:t>Alber J, Alladi S, Bae HJ, et al.  White matter hyperintensities in vascular contributions to cognitive impairment and dementia (VCID): Knowledge gaps and opportunities. Alzheimers Dement (N Y)  2019; 5:107-17.</w:t>
      </w:r>
    </w:p>
    <w:p w14:paraId="550F0ED9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9.</w:t>
      </w:r>
      <w:r w:rsidRPr="00385806">
        <w:rPr>
          <w:rFonts w:ascii="Times New Roman" w:hAnsi="Times New Roman" w:cs="Times New Roman"/>
          <w:sz w:val="24"/>
          <w:szCs w:val="24"/>
        </w:rPr>
        <w:tab/>
        <w:t>Arfanakis K, Evia AM, Leurgans SE, et al.  Neuropathologic Correlates of White Matter Hyperintensities in a Community-Based Cohort of Older Adults. J Alzheimers Dis  2020; 73:333-45.</w:t>
      </w:r>
    </w:p>
    <w:p w14:paraId="5B3B7663" w14:textId="75D23449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0.</w:t>
      </w:r>
      <w:r w:rsidRPr="00385806">
        <w:rPr>
          <w:rFonts w:ascii="Times New Roman" w:hAnsi="Times New Roman" w:cs="Times New Roman"/>
          <w:sz w:val="24"/>
          <w:szCs w:val="24"/>
        </w:rPr>
        <w:tab/>
        <w:t>Patel B, Lawrence AJ, Chung AW, et al.  Cerebral microbleeds and cognition in patients with symptomatic small vessel disease. Stroke  2013; 44:356-61.</w:t>
      </w:r>
    </w:p>
    <w:p w14:paraId="1C9D774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11.</w:t>
      </w:r>
      <w:r w:rsidRPr="00385806">
        <w:rPr>
          <w:rFonts w:ascii="Times New Roman" w:hAnsi="Times New Roman" w:cs="Times New Roman"/>
          <w:sz w:val="24"/>
          <w:szCs w:val="24"/>
        </w:rPr>
        <w:tab/>
        <w:t>Esiri MM, Wilcock GK, Morris JH.  Neuropathological assessment of the lesions of significance in vascular dementia. J Neurol Neurosurg Psychiatry  1997; 63:749-53.</w:t>
      </w:r>
    </w:p>
    <w:p w14:paraId="20E76D0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2.</w:t>
      </w:r>
      <w:r w:rsidRPr="00385806">
        <w:rPr>
          <w:rFonts w:ascii="Times New Roman" w:hAnsi="Times New Roman" w:cs="Times New Roman"/>
          <w:sz w:val="24"/>
          <w:szCs w:val="24"/>
        </w:rPr>
        <w:tab/>
        <w:t>Ighodaro ET, Abner EL, Fardo DW, et al.  Risk factors and global cognitive status related to brain arteriolosclerosis in elderly individuals. J Cereb Blood Flow Metab  2017; 37:201-16.</w:t>
      </w:r>
    </w:p>
    <w:p w14:paraId="57B4DC62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3.</w:t>
      </w:r>
      <w:r w:rsidRPr="00385806">
        <w:rPr>
          <w:rFonts w:ascii="Times New Roman" w:hAnsi="Times New Roman" w:cs="Times New Roman"/>
          <w:sz w:val="24"/>
          <w:szCs w:val="24"/>
        </w:rPr>
        <w:tab/>
        <w:t>Petzold A, Keir G, Warren J, et al.  A systematic review and meta-analysis of CSF neurofilament protein levels as biomarkers in dementia. Neurodegener Dis  2007; 4:185-94.</w:t>
      </w:r>
    </w:p>
    <w:p w14:paraId="0EDB675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4.</w:t>
      </w:r>
      <w:r w:rsidRPr="00385806">
        <w:rPr>
          <w:rFonts w:ascii="Times New Roman" w:hAnsi="Times New Roman" w:cs="Times New Roman"/>
          <w:sz w:val="24"/>
          <w:szCs w:val="24"/>
        </w:rPr>
        <w:tab/>
        <w:t>Yuan A, Rao MV, Veeranna, et al.  Neurofilaments and Neurofilament Proteins in Health and Disease. Cold Spring Harb Perspect Biol  2017; 9.</w:t>
      </w:r>
    </w:p>
    <w:p w14:paraId="67F13EB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5.</w:t>
      </w:r>
      <w:r w:rsidRPr="00385806">
        <w:rPr>
          <w:rFonts w:ascii="Times New Roman" w:hAnsi="Times New Roman" w:cs="Times New Roman"/>
          <w:sz w:val="24"/>
          <w:szCs w:val="24"/>
        </w:rPr>
        <w:tab/>
        <w:t>Gordon BA.  Neurofilaments in disease: what do we know? Curr Opin Neurobiol  2020; 61:105-15.</w:t>
      </w:r>
    </w:p>
    <w:p w14:paraId="09034262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6.</w:t>
      </w:r>
      <w:r w:rsidRPr="00385806">
        <w:rPr>
          <w:rFonts w:ascii="Times New Roman" w:hAnsi="Times New Roman" w:cs="Times New Roman"/>
          <w:sz w:val="24"/>
          <w:szCs w:val="24"/>
        </w:rPr>
        <w:tab/>
        <w:t>Ackerley S, Thornhill P, Grierson AJ, et al.  Neurofilament heavy chain side arm phosphorylation regulates axonal transport of neurofilaments. J Cell Biol  2003; 161:489-95.</w:t>
      </w:r>
    </w:p>
    <w:p w14:paraId="7DE11639" w14:textId="232C8998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7.</w:t>
      </w:r>
      <w:r w:rsidRPr="00385806">
        <w:rPr>
          <w:rFonts w:ascii="Times New Roman" w:hAnsi="Times New Roman" w:cs="Times New Roman"/>
          <w:sz w:val="24"/>
          <w:szCs w:val="24"/>
        </w:rPr>
        <w:tab/>
        <w:t>Petzold A, Gveric D, Groves M, et al.  Phosphorylation and compactness of neurofilaments in multiple sclerosis: indicators of axonal pathology. Exp Neurol  2008; 213:326-35.</w:t>
      </w:r>
    </w:p>
    <w:p w14:paraId="7D45A32A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18.</w:t>
      </w:r>
      <w:r w:rsidRPr="00385806">
        <w:rPr>
          <w:rFonts w:ascii="Times New Roman" w:hAnsi="Times New Roman" w:cs="Times New Roman"/>
          <w:sz w:val="24"/>
          <w:szCs w:val="24"/>
        </w:rPr>
        <w:tab/>
        <w:t>Mattsson N, Andreasson U, Zetterberg H, et al.  Association of Plasma Neurofilament Light With Neurodegeneration in Patients With Alzheimer Disease. JAMA Neurol  2017; 74:557-66.</w:t>
      </w:r>
    </w:p>
    <w:p w14:paraId="2F0A88D7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19.</w:t>
      </w:r>
      <w:r w:rsidRPr="00385806">
        <w:rPr>
          <w:rFonts w:ascii="Times New Roman" w:hAnsi="Times New Roman" w:cs="Times New Roman"/>
          <w:sz w:val="24"/>
          <w:szCs w:val="24"/>
        </w:rPr>
        <w:tab/>
        <w:t>Wallin A, Kapaki E, Boban M, et al.  Biochemical markers in vascular cognitive impairment associated with subcortical small vessel disease - A consensus report. BMC Neurol  2017; 17:102.</w:t>
      </w:r>
    </w:p>
    <w:p w14:paraId="37D37A8A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0.</w:t>
      </w:r>
      <w:r w:rsidRPr="00385806">
        <w:rPr>
          <w:rFonts w:ascii="Times New Roman" w:hAnsi="Times New Roman" w:cs="Times New Roman"/>
          <w:sz w:val="24"/>
          <w:szCs w:val="24"/>
        </w:rPr>
        <w:tab/>
        <w:t>Moscoso A, Grothe MJ, Ashton NJ, et al.  Longitudinal Associations of Blood Phosphorylated Tau181 and Neurofilament Light Chain With Neurodegeneration in Alzheimer Disease. JAMA Neurol  2021; 78:396-406.</w:t>
      </w:r>
    </w:p>
    <w:p w14:paraId="5FE1009A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1.</w:t>
      </w:r>
      <w:r w:rsidRPr="00385806">
        <w:rPr>
          <w:rFonts w:ascii="Times New Roman" w:hAnsi="Times New Roman" w:cs="Times New Roman"/>
          <w:sz w:val="24"/>
          <w:szCs w:val="24"/>
        </w:rPr>
        <w:tab/>
        <w:t>Sternberger LA, Harwell LW, Sternberger NH.  Neurotypy: regional individuality in rat brain detected by immunocytochemistry with monoclonal antibodies. Proc Natl Acad Sci U S A  1982; 79:1326-30.</w:t>
      </w:r>
    </w:p>
    <w:p w14:paraId="166042D6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2.</w:t>
      </w:r>
      <w:r w:rsidRPr="00385806">
        <w:rPr>
          <w:rFonts w:ascii="Times New Roman" w:hAnsi="Times New Roman" w:cs="Times New Roman"/>
          <w:sz w:val="24"/>
          <w:szCs w:val="24"/>
        </w:rPr>
        <w:tab/>
        <w:t>Lawson SN, Harper AA, Harper EI, et al.  A monoclonal antibody against neurofilament protein specifically labels a subpopulation of rat sensory neurones. J Comp Neurol  1984; 228:263-72.</w:t>
      </w:r>
    </w:p>
    <w:p w14:paraId="00C1EF1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3.</w:t>
      </w:r>
      <w:r w:rsidRPr="00385806">
        <w:rPr>
          <w:rFonts w:ascii="Times New Roman" w:hAnsi="Times New Roman" w:cs="Times New Roman"/>
          <w:sz w:val="24"/>
          <w:szCs w:val="24"/>
        </w:rPr>
        <w:tab/>
        <w:t>Petzold A, Rejdak K, Plant GT.  Axonal degeneration and inflammation in acute optic neuritis. J Neurol Neurosurg Psychiatry  2004; 75:1178-80.</w:t>
      </w:r>
    </w:p>
    <w:p w14:paraId="1830C655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4.</w:t>
      </w:r>
      <w:r w:rsidRPr="00385806">
        <w:rPr>
          <w:rFonts w:ascii="Times New Roman" w:hAnsi="Times New Roman" w:cs="Times New Roman"/>
          <w:sz w:val="24"/>
          <w:szCs w:val="24"/>
        </w:rPr>
        <w:tab/>
        <w:t>Sellner J, Patel A, Dassan P, et al.  Hyperacute detection of neurofilament heavy chain in serum following stroke: a transient sign. Neurochem Res  2011; 36:2287-91.</w:t>
      </w:r>
    </w:p>
    <w:p w14:paraId="4C880A42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5.</w:t>
      </w:r>
      <w:r w:rsidRPr="00385806">
        <w:rPr>
          <w:rFonts w:ascii="Times New Roman" w:hAnsi="Times New Roman" w:cs="Times New Roman"/>
          <w:sz w:val="24"/>
          <w:szCs w:val="24"/>
        </w:rPr>
        <w:tab/>
        <w:t>Hellewell SC, Mondello S, Conquest A, et al.  Erythropoietin Does Not Alter Serum Profiles of Neuronal and Axonal Biomarkers After Traumatic Brain Injury: Findings From the Australian EPO-TBI Clinical Trial. Crit Care Med  2018; 46:554-61.</w:t>
      </w:r>
    </w:p>
    <w:p w14:paraId="4EBA2614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6.</w:t>
      </w:r>
      <w:r w:rsidRPr="00385806">
        <w:rPr>
          <w:rFonts w:ascii="Times New Roman" w:hAnsi="Times New Roman" w:cs="Times New Roman"/>
          <w:sz w:val="24"/>
          <w:szCs w:val="24"/>
        </w:rPr>
        <w:tab/>
        <w:t>Petzold A, Altintas A, Andreoni L, et al.  Neurofilament ELISA validation. J Immunol Methods  2010; 352:23-31.</w:t>
      </w:r>
    </w:p>
    <w:p w14:paraId="46B0FCC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7.</w:t>
      </w:r>
      <w:r w:rsidRPr="00385806">
        <w:rPr>
          <w:rFonts w:ascii="Times New Roman" w:hAnsi="Times New Roman" w:cs="Times New Roman"/>
          <w:sz w:val="24"/>
          <w:szCs w:val="24"/>
        </w:rPr>
        <w:tab/>
        <w:t>Benatar M, Zhang L, Wang L, et al.  Validation of serum neurofilaments as prognostic and potential pharmacodynamic biomarkers for ALS. Neurology  2020; 95:e59-e69.</w:t>
      </w:r>
    </w:p>
    <w:p w14:paraId="091E3C3F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28.</w:t>
      </w:r>
      <w:r w:rsidRPr="00385806">
        <w:rPr>
          <w:rFonts w:ascii="Times New Roman" w:hAnsi="Times New Roman" w:cs="Times New Roman"/>
          <w:sz w:val="24"/>
          <w:szCs w:val="24"/>
        </w:rPr>
        <w:tab/>
        <w:t>Miyazawa I, Nakashima I, Petzold A, et al.  High CSF neurofilament heavy chain levels in neuromyelitis optica. Neurology  2007; 68:865-67.</w:t>
      </w:r>
    </w:p>
    <w:p w14:paraId="7B6167A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29.</w:t>
      </w:r>
      <w:r w:rsidRPr="00385806">
        <w:rPr>
          <w:rFonts w:ascii="Times New Roman" w:hAnsi="Times New Roman" w:cs="Times New Roman"/>
          <w:sz w:val="24"/>
          <w:szCs w:val="24"/>
        </w:rPr>
        <w:tab/>
        <w:t>Bridges LR, Andoh J, Lawrence AJ, et al.  Blood-brain barrier dysfunction and cerebral small vessel disease (arteriolosclerosis) in brains of older people. J Neuropathol Exp Neurol  2014; 73:1026-33.</w:t>
      </w:r>
    </w:p>
    <w:p w14:paraId="704D6D57" w14:textId="24A86F68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0.</w:t>
      </w:r>
      <w:r w:rsidRPr="00385806">
        <w:rPr>
          <w:rFonts w:ascii="Times New Roman" w:hAnsi="Times New Roman" w:cs="Times New Roman"/>
          <w:sz w:val="24"/>
          <w:szCs w:val="24"/>
        </w:rPr>
        <w:tab/>
        <w:t>Esiri MM, Joachim C, Sloan C, et al.  Cerebral subcortical small vessel disease in subjects with pathologically confirmed Alzheimer disease: a clinicopathologic study in the Oxford Project to Investigate Memory and Ageing (OPTIMA). Alzheimer Dis Assoc Disord  2014; 28:30-35.</w:t>
      </w:r>
    </w:p>
    <w:p w14:paraId="1E465AE3" w14:textId="1CA50DE7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1.</w:t>
      </w:r>
      <w:r w:rsidRPr="00385806">
        <w:rPr>
          <w:rFonts w:ascii="Times New Roman" w:hAnsi="Times New Roman" w:cs="Times New Roman"/>
          <w:sz w:val="24"/>
          <w:szCs w:val="24"/>
        </w:rPr>
        <w:tab/>
        <w:t>Smallwood A, Oulhaj A, Joachim C, et al.  Cerebral subcortical small vessel disease and its relation to cognition in elderly subjects: a pathological study in the Oxford Project to Investigate Memory and Ageing (OPTIMA) cohort. Neuropathol Appl Neurobiol  2012; 38:337-43.</w:t>
      </w:r>
    </w:p>
    <w:p w14:paraId="4AD33CBE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2.</w:t>
      </w:r>
      <w:r w:rsidRPr="00385806">
        <w:rPr>
          <w:rFonts w:ascii="Times New Roman" w:hAnsi="Times New Roman" w:cs="Times New Roman"/>
          <w:sz w:val="24"/>
          <w:szCs w:val="24"/>
        </w:rPr>
        <w:tab/>
        <w:t>Hainsworth AH, Minett T, Andoh J, et al.  Neuropathology of White Matter Lesions, Blood-Brain Barrier Dysfunction, and Dementia. Stroke  2017; 48:2799-804.</w:t>
      </w:r>
    </w:p>
    <w:p w14:paraId="24DCACC1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3.</w:t>
      </w:r>
      <w:r w:rsidRPr="00385806">
        <w:rPr>
          <w:rFonts w:ascii="Times New Roman" w:hAnsi="Times New Roman" w:cs="Times New Roman"/>
          <w:sz w:val="24"/>
          <w:szCs w:val="24"/>
        </w:rPr>
        <w:tab/>
        <w:t>Sternberger LA, Sternberger NH.  Monoclonal antibodies distinguish phosphorylated and nonphosphorylated forms of neurofilaments in situ. Proc Natl Acad Sci U S A  1983; 80:6126-30.</w:t>
      </w:r>
    </w:p>
    <w:p w14:paraId="0A7C0531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4.</w:t>
      </w:r>
      <w:r w:rsidRPr="00385806">
        <w:rPr>
          <w:rFonts w:ascii="Times New Roman" w:hAnsi="Times New Roman" w:cs="Times New Roman"/>
          <w:sz w:val="24"/>
          <w:szCs w:val="24"/>
        </w:rPr>
        <w:tab/>
        <w:t>Goldstein ME, Sternberger NH, Sternberger LA.  Developmental expression of neurotypy revealed by immunocytochemistry with monoclonal antibodies. J Neuroimmunol  1982; 3:203-17.</w:t>
      </w:r>
    </w:p>
    <w:p w14:paraId="6FDECF4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5.</w:t>
      </w:r>
      <w:r w:rsidRPr="00385806">
        <w:rPr>
          <w:rFonts w:ascii="Times New Roman" w:hAnsi="Times New Roman" w:cs="Times New Roman"/>
          <w:sz w:val="24"/>
          <w:szCs w:val="24"/>
        </w:rPr>
        <w:tab/>
        <w:t>Petzold A, Keir G, Green AJ, et al.  A specific ELISA for measuring neurofilament heavy chain phosphoforms. J Immunol Methods  2003; 278:179-90.</w:t>
      </w:r>
    </w:p>
    <w:p w14:paraId="69E370EB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36.</w:t>
      </w:r>
      <w:r w:rsidRPr="00385806">
        <w:rPr>
          <w:rFonts w:ascii="Times New Roman" w:hAnsi="Times New Roman" w:cs="Times New Roman"/>
          <w:sz w:val="24"/>
          <w:szCs w:val="24"/>
        </w:rPr>
        <w:tab/>
        <w:t>Veeranna, Lee JH, Pareek TK, et al.  Neurofilament tail phosphorylation: identity of the RT-97 phosphoepitope and regulation in neurons by cross-talk among proline-directed kinases. J Neurochem  2008; 107:35-49.</w:t>
      </w:r>
    </w:p>
    <w:p w14:paraId="6B7B9032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7.</w:t>
      </w:r>
      <w:r w:rsidRPr="00385806">
        <w:rPr>
          <w:rFonts w:ascii="Times New Roman" w:hAnsi="Times New Roman" w:cs="Times New Roman"/>
          <w:sz w:val="24"/>
          <w:szCs w:val="24"/>
        </w:rPr>
        <w:tab/>
        <w:t>Lee S, Pant HC, Shea TB.  Divergent and convergent roles for kinases and phosphatases in neurofilament dynamics. J Cell Sci  2014; 127:4064-77.</w:t>
      </w:r>
    </w:p>
    <w:p w14:paraId="04CF14F0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8.</w:t>
      </w:r>
      <w:r w:rsidRPr="00385806">
        <w:rPr>
          <w:rFonts w:ascii="Times New Roman" w:hAnsi="Times New Roman" w:cs="Times New Roman"/>
          <w:sz w:val="24"/>
          <w:szCs w:val="24"/>
        </w:rPr>
        <w:tab/>
        <w:t>Starr R, Hall FL, Monteiro MJ.  A cdc2-like kinase distinct from cdk5 is associated with neurofilaments. J Cell Sci  1996; 109 ( Pt 6):1565-73.</w:t>
      </w:r>
    </w:p>
    <w:p w14:paraId="58A519E9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39.</w:t>
      </w:r>
      <w:r w:rsidRPr="00385806">
        <w:rPr>
          <w:rFonts w:ascii="Times New Roman" w:hAnsi="Times New Roman" w:cs="Times New Roman"/>
          <w:sz w:val="24"/>
          <w:szCs w:val="24"/>
        </w:rPr>
        <w:tab/>
        <w:t>Hedreen JC, Koliatsos VE.  Phosphorylated neurofilaments in neuronal perikarya and dendrites in human brain following axonal damage. J Neuropathol Exp Neurol  1994; 53:663-71.</w:t>
      </w:r>
    </w:p>
    <w:p w14:paraId="2E5CCC04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0.</w:t>
      </w:r>
      <w:r w:rsidRPr="00385806">
        <w:rPr>
          <w:rFonts w:ascii="Times New Roman" w:hAnsi="Times New Roman" w:cs="Times New Roman"/>
          <w:sz w:val="24"/>
          <w:szCs w:val="24"/>
        </w:rPr>
        <w:tab/>
        <w:t>Olsson B, Lautner R, Andreasson U, et al.  CSF and blood biomarkers for the diagnosis of Alzheimer's disease: a systematic review and meta-analysis. Lancet Neurol  2016; 15:673-84.</w:t>
      </w:r>
    </w:p>
    <w:p w14:paraId="07F2EB0C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1.</w:t>
      </w:r>
      <w:r w:rsidRPr="00385806">
        <w:rPr>
          <w:rFonts w:ascii="Times New Roman" w:hAnsi="Times New Roman" w:cs="Times New Roman"/>
          <w:sz w:val="24"/>
          <w:szCs w:val="24"/>
        </w:rPr>
        <w:tab/>
        <w:t>Brettschneider J, Petzold A, Schottle D, et al.  The neurofilament heavy chain (NfH) in the cerebrospinal fluid diagnosis of Alzheimer's disease. Dement Geriatr Cogn Disord  2006; 21:291-95.</w:t>
      </w:r>
    </w:p>
    <w:p w14:paraId="347FF097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2.</w:t>
      </w:r>
      <w:r w:rsidRPr="00385806">
        <w:rPr>
          <w:rFonts w:ascii="Times New Roman" w:hAnsi="Times New Roman" w:cs="Times New Roman"/>
          <w:sz w:val="24"/>
          <w:szCs w:val="24"/>
        </w:rPr>
        <w:tab/>
        <w:t>Duering M, Konieczny MJ, Tiedt S, et al.  Serum Neurofilament Light Chain Levels Are Related to Small Vessel Disease Burden. J Stroke  2018; 20:228-38.</w:t>
      </w:r>
    </w:p>
    <w:p w14:paraId="05DB822A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3.</w:t>
      </w:r>
      <w:r w:rsidRPr="00385806">
        <w:rPr>
          <w:rFonts w:ascii="Times New Roman" w:hAnsi="Times New Roman" w:cs="Times New Roman"/>
          <w:sz w:val="24"/>
          <w:szCs w:val="24"/>
        </w:rPr>
        <w:tab/>
        <w:t>Gattringer T, Pinter D, Enzinger C, et al.  Serum neurofilament light is sensitive to active cerebral small vessel disease. Neurology  2017; 89:2108-14.</w:t>
      </w:r>
    </w:p>
    <w:p w14:paraId="688C5C2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4.</w:t>
      </w:r>
      <w:r w:rsidRPr="00385806">
        <w:rPr>
          <w:rFonts w:ascii="Times New Roman" w:hAnsi="Times New Roman" w:cs="Times New Roman"/>
          <w:sz w:val="24"/>
          <w:szCs w:val="24"/>
        </w:rPr>
        <w:tab/>
        <w:t>Hayer SN, Liepelt I, Barro C, et al.  NfL and pNfH are increased in Friedreich's ataxia. J Neurol  2020; 267:1420-30.</w:t>
      </w:r>
    </w:p>
    <w:p w14:paraId="725AE278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45.</w:t>
      </w:r>
      <w:r w:rsidRPr="00385806">
        <w:rPr>
          <w:rFonts w:ascii="Times New Roman" w:hAnsi="Times New Roman" w:cs="Times New Roman"/>
          <w:sz w:val="24"/>
          <w:szCs w:val="24"/>
        </w:rPr>
        <w:tab/>
        <w:t>van der Ende EL, Bron EE, Poos JM, et al.  A data-driven disease progression model of fluid biomarkers in genetic frontotemporal dementia. Brain  2021.</w:t>
      </w:r>
    </w:p>
    <w:p w14:paraId="0B8E4B58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6.</w:t>
      </w:r>
      <w:r w:rsidRPr="00385806">
        <w:rPr>
          <w:rFonts w:ascii="Times New Roman" w:hAnsi="Times New Roman" w:cs="Times New Roman"/>
          <w:sz w:val="24"/>
          <w:szCs w:val="24"/>
        </w:rPr>
        <w:tab/>
        <w:t>Raftopoulos R, Kuhle J, Grant D, et al.  Neurofilament results for the phase II neuroprotection study of phenytoin in optic neuritis. Eur J Neurol  2021; 28:587-94.</w:t>
      </w:r>
    </w:p>
    <w:p w14:paraId="4988F222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7.</w:t>
      </w:r>
      <w:r w:rsidRPr="00385806">
        <w:rPr>
          <w:rFonts w:ascii="Times New Roman" w:hAnsi="Times New Roman" w:cs="Times New Roman"/>
          <w:sz w:val="24"/>
          <w:szCs w:val="24"/>
        </w:rPr>
        <w:tab/>
        <w:t>Spicer C, Lu CH, Catapano F, et al.  The altered expression of neurofilament in mouse models and patients with spinal muscular atrophy. Ann Clin Transl Neurol  2021; 8:866-76.</w:t>
      </w:r>
    </w:p>
    <w:p w14:paraId="454D1D7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8.</w:t>
      </w:r>
      <w:r w:rsidRPr="00385806">
        <w:rPr>
          <w:rFonts w:ascii="Times New Roman" w:hAnsi="Times New Roman" w:cs="Times New Roman"/>
          <w:sz w:val="24"/>
          <w:szCs w:val="24"/>
        </w:rPr>
        <w:tab/>
        <w:t>Iverson GL, Luoto TM, Castellani RJ.  Authors' Reply: Age-Related Tau Aggregates Resemble Chronic Traumatic Encephalopathy Neuropathologic Change. J Neuropathol Exp Neurol  2020; 79:924-28.</w:t>
      </w:r>
    </w:p>
    <w:p w14:paraId="4035C201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49.</w:t>
      </w:r>
      <w:r w:rsidRPr="00385806">
        <w:rPr>
          <w:rFonts w:ascii="Times New Roman" w:hAnsi="Times New Roman" w:cs="Times New Roman"/>
          <w:sz w:val="24"/>
          <w:szCs w:val="24"/>
        </w:rPr>
        <w:tab/>
        <w:t>McKee AC, Cairns NJ, Dickson DW, et al.  The first NINDS/NIBIB consensus meeting to define neuropathological criteria for the diagnosis of chronic traumatic encephalopathy. Acta Neuropathol  2016; 131:75-86.</w:t>
      </w:r>
    </w:p>
    <w:p w14:paraId="03CA0453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50.</w:t>
      </w:r>
      <w:r w:rsidRPr="00385806">
        <w:rPr>
          <w:rFonts w:ascii="Times New Roman" w:hAnsi="Times New Roman" w:cs="Times New Roman"/>
          <w:sz w:val="24"/>
          <w:szCs w:val="24"/>
        </w:rPr>
        <w:tab/>
        <w:t>McKee AC, Stein TD, Crary JF, et al.  Practical Considerations in the Diagnosis of Mild Chronic Traumatic Encephalopathy and Distinction From Age-Related Tau Astrogliopathy. J Neuropathol Exp Neurol  2020; 79:921-24.</w:t>
      </w:r>
    </w:p>
    <w:p w14:paraId="323DFFB8" w14:textId="5F147842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51.</w:t>
      </w:r>
      <w:r w:rsidRPr="00385806">
        <w:rPr>
          <w:rFonts w:ascii="Times New Roman" w:hAnsi="Times New Roman" w:cs="Times New Roman"/>
          <w:sz w:val="24"/>
          <w:szCs w:val="24"/>
        </w:rPr>
        <w:tab/>
        <w:t>Foster V, Oakley AE, Slade JY, et al.  Pyramidal neurons of the prefrontal cortex in post-stroke, vascular and other ageing-related dementias. Brain  2014; 137:2509-21.</w:t>
      </w:r>
    </w:p>
    <w:p w14:paraId="65FE3036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52.</w:t>
      </w:r>
      <w:r w:rsidRPr="00385806">
        <w:rPr>
          <w:rFonts w:ascii="Times New Roman" w:hAnsi="Times New Roman" w:cs="Times New Roman"/>
          <w:sz w:val="24"/>
          <w:szCs w:val="24"/>
        </w:rPr>
        <w:tab/>
        <w:t>Carare RO, Aldea R, Agarwal N, et al.  Clearance of interstitial fluid (ISF) and CSF (CLIC) group-part of Vascular Professional Interest Area (PIA): Cerebrovascular disease and the failure of elimination of Amyloid-beta from the brain and retina with age and Alzheimer's disease-Opportunities for Therapy. Alzheimers Dement (Amst)  2020; 12:e12053.</w:t>
      </w:r>
    </w:p>
    <w:p w14:paraId="1DCB1CED" w14:textId="77777777" w:rsidR="008F26F9" w:rsidRPr="00385806" w:rsidRDefault="008F26F9" w:rsidP="008F26F9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lastRenderedPageBreak/>
        <w:t>53.</w:t>
      </w:r>
      <w:r w:rsidRPr="00385806">
        <w:rPr>
          <w:rFonts w:ascii="Times New Roman" w:hAnsi="Times New Roman" w:cs="Times New Roman"/>
          <w:sz w:val="24"/>
          <w:szCs w:val="24"/>
        </w:rPr>
        <w:tab/>
        <w:t>Brown R, Benveniste H, Black SE, et al.  Understanding the role of the perivascular space in cerebral small vessel disease. Cardiovasc Res  2018; 114:1462-73.</w:t>
      </w:r>
    </w:p>
    <w:p w14:paraId="03D0BA21" w14:textId="77777777" w:rsidR="008F26F9" w:rsidRPr="00385806" w:rsidRDefault="008F26F9" w:rsidP="008F26F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t>54.</w:t>
      </w:r>
      <w:r w:rsidRPr="00385806">
        <w:rPr>
          <w:rFonts w:ascii="Times New Roman" w:hAnsi="Times New Roman" w:cs="Times New Roman"/>
          <w:sz w:val="24"/>
          <w:szCs w:val="24"/>
        </w:rPr>
        <w:tab/>
        <w:t>Bouvy WH, Geurts LJ, Kuijf HJ, et al.  Assessment of blood flow velocity and pulsatility in cerebral perforating arteries with 7-T quantitative flow MRI. NMR Biomed  2016; 29:1295-304.</w:t>
      </w:r>
    </w:p>
    <w:p w14:paraId="0BC71EC1" w14:textId="6101240C" w:rsidR="00C07A2E" w:rsidRPr="008F26F9" w:rsidRDefault="00906049" w:rsidP="008F26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580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07A2E" w:rsidRPr="008F26F9"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80B35D" w16cex:dateUtc="2021-06-25T18:56:00Z"/>
  <w16cex:commentExtensible w16cex:durableId="2482D490" w16cex:dateUtc="2021-06-27T09:42:00Z"/>
  <w16cex:commentExtensible w16cex:durableId="2482D5A9" w16cex:dateUtc="2021-06-27T09:47:00Z"/>
  <w16cex:commentExtensible w16cex:durableId="2482D649" w16cex:dateUtc="2021-06-27T09:49:00Z"/>
  <w16cex:commentExtensible w16cex:durableId="2482D6E1" w16cex:dateUtc="2021-06-27T09:52:00Z"/>
  <w16cex:commentExtensible w16cex:durableId="2482D72C" w16cex:dateUtc="2021-06-27T09:53:00Z"/>
  <w16cex:commentExtensible w16cex:durableId="2482D769" w16cex:dateUtc="2021-06-27T09:54:00Z"/>
  <w16cex:commentExtensible w16cex:durableId="2482D7A3" w16cex:dateUtc="2021-06-27T09:5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8DFA1A" w14:textId="77777777" w:rsidR="004320AF" w:rsidRDefault="004320AF" w:rsidP="002B3D8A">
      <w:pPr>
        <w:spacing w:after="0" w:line="240" w:lineRule="auto"/>
      </w:pPr>
      <w:r>
        <w:separator/>
      </w:r>
    </w:p>
  </w:endnote>
  <w:endnote w:type="continuationSeparator" w:id="0">
    <w:p w14:paraId="71C963C0" w14:textId="77777777" w:rsidR="004320AF" w:rsidRDefault="004320AF" w:rsidP="002B3D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921919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5D5E92" w14:textId="77777777" w:rsidR="004320AF" w:rsidRDefault="004320A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01D231" w14:textId="77777777" w:rsidR="004320AF" w:rsidRDefault="004320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8790D6" w14:textId="77777777" w:rsidR="004320AF" w:rsidRDefault="004320AF" w:rsidP="002B3D8A">
      <w:pPr>
        <w:spacing w:after="0" w:line="240" w:lineRule="auto"/>
      </w:pPr>
      <w:r>
        <w:separator/>
      </w:r>
    </w:p>
  </w:footnote>
  <w:footnote w:type="continuationSeparator" w:id="0">
    <w:p w14:paraId="2EABE291" w14:textId="77777777" w:rsidR="004320AF" w:rsidRDefault="004320AF" w:rsidP="002B3D8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C83F4D98-B077-4A34-9CF7-219E0F0989FB}"/>
    <w:docVar w:name="dgnword-eventsink" w:val="518999752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NEN_ah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559vz0jafxf3e20v25dreuvfssazz2f292&quot;&gt;AHH biblio_v12_2-Converted&lt;record-ids&gt;&lt;item&gt;389&lt;/item&gt;&lt;item&gt;502&lt;/item&gt;&lt;item&gt;554&lt;/item&gt;&lt;item&gt;649&lt;/item&gt;&lt;item&gt;1097&lt;/item&gt;&lt;item&gt;1215&lt;/item&gt;&lt;item&gt;1233&lt;/item&gt;&lt;item&gt;1235&lt;/item&gt;&lt;item&gt;1578&lt;/item&gt;&lt;item&gt;1738&lt;/item&gt;&lt;item&gt;1751&lt;/item&gt;&lt;item&gt;1752&lt;/item&gt;&lt;item&gt;2333&lt;/item&gt;&lt;item&gt;2379&lt;/item&gt;&lt;item&gt;2381&lt;/item&gt;&lt;item&gt;2386&lt;/item&gt;&lt;item&gt;2471&lt;/item&gt;&lt;item&gt;2490&lt;/item&gt;&lt;item&gt;2494&lt;/item&gt;&lt;item&gt;2496&lt;/item&gt;&lt;item&gt;2497&lt;/item&gt;&lt;item&gt;2498&lt;/item&gt;&lt;item&gt;2546&lt;/item&gt;&lt;item&gt;2568&lt;/item&gt;&lt;item&gt;2578&lt;/item&gt;&lt;item&gt;2588&lt;/item&gt;&lt;item&gt;2592&lt;/item&gt;&lt;item&gt;2630&lt;/item&gt;&lt;item&gt;2651&lt;/item&gt;&lt;item&gt;2950&lt;/item&gt;&lt;item&gt;2957&lt;/item&gt;&lt;item&gt;3152&lt;/item&gt;&lt;item&gt;3260&lt;/item&gt;&lt;item&gt;3382&lt;/item&gt;&lt;item&gt;3400&lt;/item&gt;&lt;item&gt;3401&lt;/item&gt;&lt;item&gt;3402&lt;/item&gt;&lt;item&gt;3404&lt;/item&gt;&lt;item&gt;3405&lt;/item&gt;&lt;item&gt;3406&lt;/item&gt;&lt;item&gt;3407&lt;/item&gt;&lt;item&gt;3408&lt;/item&gt;&lt;item&gt;3412&lt;/item&gt;&lt;item&gt;3423&lt;/item&gt;&lt;item&gt;3425&lt;/item&gt;&lt;item&gt;3426&lt;/item&gt;&lt;item&gt;3427&lt;/item&gt;&lt;item&gt;3428&lt;/item&gt;&lt;item&gt;3429&lt;/item&gt;&lt;item&gt;3451&lt;/item&gt;&lt;item&gt;3452&lt;/item&gt;&lt;item&gt;3463&lt;/item&gt;&lt;item&gt;3464&lt;/item&gt;&lt;item&gt;3465&lt;/item&gt;&lt;/record-ids&gt;&lt;/item&gt;&lt;/Libraries&gt;"/>
  </w:docVars>
  <w:rsids>
    <w:rsidRoot w:val="000D7356"/>
    <w:rsid w:val="00003B66"/>
    <w:rsid w:val="00005F4F"/>
    <w:rsid w:val="00010A2F"/>
    <w:rsid w:val="000132D7"/>
    <w:rsid w:val="000133D8"/>
    <w:rsid w:val="00020EF6"/>
    <w:rsid w:val="00021E27"/>
    <w:rsid w:val="00022A72"/>
    <w:rsid w:val="000252B0"/>
    <w:rsid w:val="00025501"/>
    <w:rsid w:val="00025836"/>
    <w:rsid w:val="00030DC6"/>
    <w:rsid w:val="000329F1"/>
    <w:rsid w:val="0003553A"/>
    <w:rsid w:val="00040A3E"/>
    <w:rsid w:val="00043F64"/>
    <w:rsid w:val="0005292A"/>
    <w:rsid w:val="0005334D"/>
    <w:rsid w:val="00053AA3"/>
    <w:rsid w:val="0006297B"/>
    <w:rsid w:val="00066FB5"/>
    <w:rsid w:val="00082623"/>
    <w:rsid w:val="00092811"/>
    <w:rsid w:val="000951DA"/>
    <w:rsid w:val="000A110C"/>
    <w:rsid w:val="000A534A"/>
    <w:rsid w:val="000A686F"/>
    <w:rsid w:val="000C51F1"/>
    <w:rsid w:val="000C5224"/>
    <w:rsid w:val="000C5A0E"/>
    <w:rsid w:val="000D2B02"/>
    <w:rsid w:val="000D2F26"/>
    <w:rsid w:val="000D7356"/>
    <w:rsid w:val="000E3CC5"/>
    <w:rsid w:val="000F0C0D"/>
    <w:rsid w:val="000F76A7"/>
    <w:rsid w:val="000F7DF3"/>
    <w:rsid w:val="0010141D"/>
    <w:rsid w:val="00104741"/>
    <w:rsid w:val="00105E05"/>
    <w:rsid w:val="001071E2"/>
    <w:rsid w:val="00117672"/>
    <w:rsid w:val="0012175D"/>
    <w:rsid w:val="00125711"/>
    <w:rsid w:val="00135365"/>
    <w:rsid w:val="00144E6E"/>
    <w:rsid w:val="00147CCA"/>
    <w:rsid w:val="001544A7"/>
    <w:rsid w:val="00155B16"/>
    <w:rsid w:val="00156EDF"/>
    <w:rsid w:val="0016122D"/>
    <w:rsid w:val="001649D4"/>
    <w:rsid w:val="00165D58"/>
    <w:rsid w:val="001723C9"/>
    <w:rsid w:val="001A2A41"/>
    <w:rsid w:val="001B2A0F"/>
    <w:rsid w:val="001B5290"/>
    <w:rsid w:val="001C5A19"/>
    <w:rsid w:val="001C67DA"/>
    <w:rsid w:val="001C743B"/>
    <w:rsid w:val="001D5A51"/>
    <w:rsid w:val="001D5ADA"/>
    <w:rsid w:val="001D6CE0"/>
    <w:rsid w:val="001E2AC7"/>
    <w:rsid w:val="001E65B4"/>
    <w:rsid w:val="001E75F4"/>
    <w:rsid w:val="001F031B"/>
    <w:rsid w:val="001F6A46"/>
    <w:rsid w:val="00201256"/>
    <w:rsid w:val="00202A7F"/>
    <w:rsid w:val="0020461B"/>
    <w:rsid w:val="0020659F"/>
    <w:rsid w:val="0021313F"/>
    <w:rsid w:val="00213149"/>
    <w:rsid w:val="002243E4"/>
    <w:rsid w:val="00233417"/>
    <w:rsid w:val="00236A6F"/>
    <w:rsid w:val="00250B65"/>
    <w:rsid w:val="0026319F"/>
    <w:rsid w:val="00264B73"/>
    <w:rsid w:val="00265224"/>
    <w:rsid w:val="00273771"/>
    <w:rsid w:val="00273991"/>
    <w:rsid w:val="002773B1"/>
    <w:rsid w:val="00283F76"/>
    <w:rsid w:val="00291C9D"/>
    <w:rsid w:val="002A0F35"/>
    <w:rsid w:val="002A276B"/>
    <w:rsid w:val="002A2B65"/>
    <w:rsid w:val="002A5567"/>
    <w:rsid w:val="002B302E"/>
    <w:rsid w:val="002B3D8A"/>
    <w:rsid w:val="002B597E"/>
    <w:rsid w:val="002B765F"/>
    <w:rsid w:val="002D1950"/>
    <w:rsid w:val="002D20A8"/>
    <w:rsid w:val="002D5498"/>
    <w:rsid w:val="002D6D60"/>
    <w:rsid w:val="002E0073"/>
    <w:rsid w:val="002E5697"/>
    <w:rsid w:val="002E6E91"/>
    <w:rsid w:val="002F20A4"/>
    <w:rsid w:val="00312D8F"/>
    <w:rsid w:val="00324775"/>
    <w:rsid w:val="00324E69"/>
    <w:rsid w:val="00335752"/>
    <w:rsid w:val="003427E2"/>
    <w:rsid w:val="003606E8"/>
    <w:rsid w:val="003633A4"/>
    <w:rsid w:val="00375236"/>
    <w:rsid w:val="00385806"/>
    <w:rsid w:val="00386623"/>
    <w:rsid w:val="00386FB1"/>
    <w:rsid w:val="00393F6E"/>
    <w:rsid w:val="003948E3"/>
    <w:rsid w:val="003978A5"/>
    <w:rsid w:val="003A4B68"/>
    <w:rsid w:val="003A4B7B"/>
    <w:rsid w:val="003A60D0"/>
    <w:rsid w:val="003A6475"/>
    <w:rsid w:val="003B0592"/>
    <w:rsid w:val="003B5AD0"/>
    <w:rsid w:val="003C3417"/>
    <w:rsid w:val="003C6A08"/>
    <w:rsid w:val="003D0560"/>
    <w:rsid w:val="003D73C7"/>
    <w:rsid w:val="003E7CBB"/>
    <w:rsid w:val="003F19EA"/>
    <w:rsid w:val="003F5768"/>
    <w:rsid w:val="004028D4"/>
    <w:rsid w:val="00403140"/>
    <w:rsid w:val="004052D9"/>
    <w:rsid w:val="004112E9"/>
    <w:rsid w:val="004320AF"/>
    <w:rsid w:val="00440562"/>
    <w:rsid w:val="00440A24"/>
    <w:rsid w:val="00445107"/>
    <w:rsid w:val="00453625"/>
    <w:rsid w:val="004539E0"/>
    <w:rsid w:val="004560A4"/>
    <w:rsid w:val="00480EBE"/>
    <w:rsid w:val="004832F6"/>
    <w:rsid w:val="0048704B"/>
    <w:rsid w:val="00496F3C"/>
    <w:rsid w:val="00496F72"/>
    <w:rsid w:val="00497786"/>
    <w:rsid w:val="004A35CE"/>
    <w:rsid w:val="004A57F8"/>
    <w:rsid w:val="004B6EEF"/>
    <w:rsid w:val="004D13BB"/>
    <w:rsid w:val="004D1CF4"/>
    <w:rsid w:val="004E1E7F"/>
    <w:rsid w:val="004E4CDC"/>
    <w:rsid w:val="004F67F7"/>
    <w:rsid w:val="004F78D9"/>
    <w:rsid w:val="005078EC"/>
    <w:rsid w:val="0054424B"/>
    <w:rsid w:val="00544772"/>
    <w:rsid w:val="00553B9B"/>
    <w:rsid w:val="00554FDE"/>
    <w:rsid w:val="0056187C"/>
    <w:rsid w:val="0056490D"/>
    <w:rsid w:val="005665D2"/>
    <w:rsid w:val="00567DF2"/>
    <w:rsid w:val="005701D6"/>
    <w:rsid w:val="005815EA"/>
    <w:rsid w:val="00584CDE"/>
    <w:rsid w:val="00590CB6"/>
    <w:rsid w:val="005A1EEF"/>
    <w:rsid w:val="005A207F"/>
    <w:rsid w:val="005A4A6E"/>
    <w:rsid w:val="005B7E18"/>
    <w:rsid w:val="005C4147"/>
    <w:rsid w:val="005C6E30"/>
    <w:rsid w:val="005C75A9"/>
    <w:rsid w:val="005D1A21"/>
    <w:rsid w:val="005F7891"/>
    <w:rsid w:val="00602EFA"/>
    <w:rsid w:val="00610E4C"/>
    <w:rsid w:val="00612346"/>
    <w:rsid w:val="00617B71"/>
    <w:rsid w:val="00623EF5"/>
    <w:rsid w:val="006263C1"/>
    <w:rsid w:val="00635925"/>
    <w:rsid w:val="006445BE"/>
    <w:rsid w:val="00646EEA"/>
    <w:rsid w:val="00652053"/>
    <w:rsid w:val="0065497E"/>
    <w:rsid w:val="00657141"/>
    <w:rsid w:val="006604E8"/>
    <w:rsid w:val="0066288D"/>
    <w:rsid w:val="006703C9"/>
    <w:rsid w:val="00674CD8"/>
    <w:rsid w:val="00682F2E"/>
    <w:rsid w:val="006847EB"/>
    <w:rsid w:val="00685855"/>
    <w:rsid w:val="006A6697"/>
    <w:rsid w:val="006A71FC"/>
    <w:rsid w:val="006B295E"/>
    <w:rsid w:val="006B667B"/>
    <w:rsid w:val="006B6E7A"/>
    <w:rsid w:val="006D28C4"/>
    <w:rsid w:val="006D7800"/>
    <w:rsid w:val="006D79E0"/>
    <w:rsid w:val="006E634D"/>
    <w:rsid w:val="006F5034"/>
    <w:rsid w:val="007017C3"/>
    <w:rsid w:val="0070360E"/>
    <w:rsid w:val="0071196D"/>
    <w:rsid w:val="00712E48"/>
    <w:rsid w:val="007177BB"/>
    <w:rsid w:val="00724065"/>
    <w:rsid w:val="00730734"/>
    <w:rsid w:val="007354E8"/>
    <w:rsid w:val="00742A26"/>
    <w:rsid w:val="0074397B"/>
    <w:rsid w:val="00743CA3"/>
    <w:rsid w:val="00743E45"/>
    <w:rsid w:val="00750A35"/>
    <w:rsid w:val="00762B7C"/>
    <w:rsid w:val="007659E5"/>
    <w:rsid w:val="00774E4A"/>
    <w:rsid w:val="00774E61"/>
    <w:rsid w:val="0078134D"/>
    <w:rsid w:val="0078283D"/>
    <w:rsid w:val="00784DC7"/>
    <w:rsid w:val="007879A1"/>
    <w:rsid w:val="00794561"/>
    <w:rsid w:val="007947EA"/>
    <w:rsid w:val="00794B4A"/>
    <w:rsid w:val="00795F3C"/>
    <w:rsid w:val="007974D2"/>
    <w:rsid w:val="00797ABF"/>
    <w:rsid w:val="007A5C14"/>
    <w:rsid w:val="007A5D0B"/>
    <w:rsid w:val="007C05C6"/>
    <w:rsid w:val="007C1E71"/>
    <w:rsid w:val="007C2BC2"/>
    <w:rsid w:val="007D027D"/>
    <w:rsid w:val="007D23C6"/>
    <w:rsid w:val="007D3A12"/>
    <w:rsid w:val="007D7E6A"/>
    <w:rsid w:val="007E784F"/>
    <w:rsid w:val="007F28CE"/>
    <w:rsid w:val="007F4C8A"/>
    <w:rsid w:val="007F505F"/>
    <w:rsid w:val="007F65B4"/>
    <w:rsid w:val="007F7ECE"/>
    <w:rsid w:val="0080199D"/>
    <w:rsid w:val="00810187"/>
    <w:rsid w:val="00824D98"/>
    <w:rsid w:val="00834D79"/>
    <w:rsid w:val="00836CFE"/>
    <w:rsid w:val="00840005"/>
    <w:rsid w:val="00847E5C"/>
    <w:rsid w:val="00854624"/>
    <w:rsid w:val="008624CF"/>
    <w:rsid w:val="00864945"/>
    <w:rsid w:val="00864AA0"/>
    <w:rsid w:val="00875ECC"/>
    <w:rsid w:val="00877B5D"/>
    <w:rsid w:val="008811F6"/>
    <w:rsid w:val="008824AB"/>
    <w:rsid w:val="008B070D"/>
    <w:rsid w:val="008B6993"/>
    <w:rsid w:val="008C0610"/>
    <w:rsid w:val="008C1A38"/>
    <w:rsid w:val="008C4BF3"/>
    <w:rsid w:val="008C5F8C"/>
    <w:rsid w:val="008C65A9"/>
    <w:rsid w:val="008D071B"/>
    <w:rsid w:val="008D19A8"/>
    <w:rsid w:val="008E2D30"/>
    <w:rsid w:val="008E319F"/>
    <w:rsid w:val="008E4324"/>
    <w:rsid w:val="008E4EC3"/>
    <w:rsid w:val="008E70A3"/>
    <w:rsid w:val="008F26F9"/>
    <w:rsid w:val="00901A6F"/>
    <w:rsid w:val="00905E30"/>
    <w:rsid w:val="00905EDC"/>
    <w:rsid w:val="00906049"/>
    <w:rsid w:val="009100DE"/>
    <w:rsid w:val="00915EBA"/>
    <w:rsid w:val="00922598"/>
    <w:rsid w:val="009225D8"/>
    <w:rsid w:val="00922704"/>
    <w:rsid w:val="0093239A"/>
    <w:rsid w:val="00935E33"/>
    <w:rsid w:val="00946D40"/>
    <w:rsid w:val="00951E59"/>
    <w:rsid w:val="00960AAE"/>
    <w:rsid w:val="009666EF"/>
    <w:rsid w:val="009762DA"/>
    <w:rsid w:val="00982D1C"/>
    <w:rsid w:val="00986E7D"/>
    <w:rsid w:val="00990F74"/>
    <w:rsid w:val="009A4078"/>
    <w:rsid w:val="009A4398"/>
    <w:rsid w:val="009A638A"/>
    <w:rsid w:val="009A71B4"/>
    <w:rsid w:val="009B436F"/>
    <w:rsid w:val="009B4B51"/>
    <w:rsid w:val="009C709D"/>
    <w:rsid w:val="009D0D41"/>
    <w:rsid w:val="009D2CDC"/>
    <w:rsid w:val="009D459F"/>
    <w:rsid w:val="009E0CD9"/>
    <w:rsid w:val="009F1421"/>
    <w:rsid w:val="009F502C"/>
    <w:rsid w:val="009F6A9C"/>
    <w:rsid w:val="00A02045"/>
    <w:rsid w:val="00A02ADF"/>
    <w:rsid w:val="00A149AF"/>
    <w:rsid w:val="00A26708"/>
    <w:rsid w:val="00A338E6"/>
    <w:rsid w:val="00A35803"/>
    <w:rsid w:val="00A53207"/>
    <w:rsid w:val="00A54FE0"/>
    <w:rsid w:val="00A617DE"/>
    <w:rsid w:val="00A62CD3"/>
    <w:rsid w:val="00A641FA"/>
    <w:rsid w:val="00A64375"/>
    <w:rsid w:val="00A712DF"/>
    <w:rsid w:val="00A72DDA"/>
    <w:rsid w:val="00A76883"/>
    <w:rsid w:val="00A80D82"/>
    <w:rsid w:val="00A8238A"/>
    <w:rsid w:val="00A831F4"/>
    <w:rsid w:val="00A842D0"/>
    <w:rsid w:val="00A86880"/>
    <w:rsid w:val="00A91BCD"/>
    <w:rsid w:val="00A94BF5"/>
    <w:rsid w:val="00AA03D0"/>
    <w:rsid w:val="00AA0F0E"/>
    <w:rsid w:val="00AA1F89"/>
    <w:rsid w:val="00AA2E47"/>
    <w:rsid w:val="00AA5265"/>
    <w:rsid w:val="00AA58FE"/>
    <w:rsid w:val="00AA68FF"/>
    <w:rsid w:val="00AB0AB7"/>
    <w:rsid w:val="00AB0FBF"/>
    <w:rsid w:val="00AB1E6B"/>
    <w:rsid w:val="00AD702B"/>
    <w:rsid w:val="00AE12E5"/>
    <w:rsid w:val="00AE5885"/>
    <w:rsid w:val="00AF19B7"/>
    <w:rsid w:val="00AF2FD2"/>
    <w:rsid w:val="00AF366C"/>
    <w:rsid w:val="00AF78A9"/>
    <w:rsid w:val="00B00172"/>
    <w:rsid w:val="00B02AA0"/>
    <w:rsid w:val="00B03011"/>
    <w:rsid w:val="00B058C3"/>
    <w:rsid w:val="00B113F9"/>
    <w:rsid w:val="00B1377A"/>
    <w:rsid w:val="00B14DAC"/>
    <w:rsid w:val="00B334D2"/>
    <w:rsid w:val="00B34D9D"/>
    <w:rsid w:val="00B400B1"/>
    <w:rsid w:val="00B460EC"/>
    <w:rsid w:val="00B6053D"/>
    <w:rsid w:val="00B634C6"/>
    <w:rsid w:val="00B65CFB"/>
    <w:rsid w:val="00B66319"/>
    <w:rsid w:val="00B67DA1"/>
    <w:rsid w:val="00B731DC"/>
    <w:rsid w:val="00B76D3D"/>
    <w:rsid w:val="00B834EF"/>
    <w:rsid w:val="00B86491"/>
    <w:rsid w:val="00BA5198"/>
    <w:rsid w:val="00BA69DE"/>
    <w:rsid w:val="00BB1FC5"/>
    <w:rsid w:val="00BB228E"/>
    <w:rsid w:val="00BC2E92"/>
    <w:rsid w:val="00BC3B7F"/>
    <w:rsid w:val="00BD733E"/>
    <w:rsid w:val="00BF7B13"/>
    <w:rsid w:val="00C0191C"/>
    <w:rsid w:val="00C059C2"/>
    <w:rsid w:val="00C07A2E"/>
    <w:rsid w:val="00C12A8E"/>
    <w:rsid w:val="00C15ABC"/>
    <w:rsid w:val="00C332E6"/>
    <w:rsid w:val="00C413BE"/>
    <w:rsid w:val="00C415B6"/>
    <w:rsid w:val="00C4296C"/>
    <w:rsid w:val="00C42D9D"/>
    <w:rsid w:val="00C45458"/>
    <w:rsid w:val="00C5776A"/>
    <w:rsid w:val="00C6173F"/>
    <w:rsid w:val="00C7745B"/>
    <w:rsid w:val="00C85A12"/>
    <w:rsid w:val="00C90C4D"/>
    <w:rsid w:val="00C9478F"/>
    <w:rsid w:val="00C96C81"/>
    <w:rsid w:val="00CA72BA"/>
    <w:rsid w:val="00CB2A4D"/>
    <w:rsid w:val="00CB2A68"/>
    <w:rsid w:val="00CB3211"/>
    <w:rsid w:val="00CB40D5"/>
    <w:rsid w:val="00CB74E9"/>
    <w:rsid w:val="00CD34E7"/>
    <w:rsid w:val="00CD5CA3"/>
    <w:rsid w:val="00CD71A2"/>
    <w:rsid w:val="00CE0452"/>
    <w:rsid w:val="00CE4FF4"/>
    <w:rsid w:val="00CE5660"/>
    <w:rsid w:val="00CF16B5"/>
    <w:rsid w:val="00CF5DBF"/>
    <w:rsid w:val="00D15724"/>
    <w:rsid w:val="00D17098"/>
    <w:rsid w:val="00D24F76"/>
    <w:rsid w:val="00D336D0"/>
    <w:rsid w:val="00D37A97"/>
    <w:rsid w:val="00D41C6E"/>
    <w:rsid w:val="00D42DA9"/>
    <w:rsid w:val="00D45284"/>
    <w:rsid w:val="00D4796C"/>
    <w:rsid w:val="00D47ABB"/>
    <w:rsid w:val="00D50255"/>
    <w:rsid w:val="00D510F6"/>
    <w:rsid w:val="00D52D6A"/>
    <w:rsid w:val="00D575FE"/>
    <w:rsid w:val="00D617D7"/>
    <w:rsid w:val="00D76529"/>
    <w:rsid w:val="00DA09CF"/>
    <w:rsid w:val="00DA2788"/>
    <w:rsid w:val="00DA2CF5"/>
    <w:rsid w:val="00DB05A0"/>
    <w:rsid w:val="00DB39BC"/>
    <w:rsid w:val="00DB3C69"/>
    <w:rsid w:val="00DD2EEA"/>
    <w:rsid w:val="00DD42F4"/>
    <w:rsid w:val="00DD6966"/>
    <w:rsid w:val="00DF6F9C"/>
    <w:rsid w:val="00E00D09"/>
    <w:rsid w:val="00E05BB9"/>
    <w:rsid w:val="00E1731B"/>
    <w:rsid w:val="00E205FD"/>
    <w:rsid w:val="00E23111"/>
    <w:rsid w:val="00E2351E"/>
    <w:rsid w:val="00E26846"/>
    <w:rsid w:val="00E4268C"/>
    <w:rsid w:val="00E4387F"/>
    <w:rsid w:val="00E44DA2"/>
    <w:rsid w:val="00E55BCC"/>
    <w:rsid w:val="00E56431"/>
    <w:rsid w:val="00E651A8"/>
    <w:rsid w:val="00E66834"/>
    <w:rsid w:val="00E73DAA"/>
    <w:rsid w:val="00E82EB9"/>
    <w:rsid w:val="00E83FD8"/>
    <w:rsid w:val="00E852E9"/>
    <w:rsid w:val="00E94676"/>
    <w:rsid w:val="00E965E0"/>
    <w:rsid w:val="00EA2ED0"/>
    <w:rsid w:val="00EA3499"/>
    <w:rsid w:val="00EA675B"/>
    <w:rsid w:val="00EB5CDD"/>
    <w:rsid w:val="00EC0E95"/>
    <w:rsid w:val="00EC40F3"/>
    <w:rsid w:val="00EC5BD7"/>
    <w:rsid w:val="00ED02FC"/>
    <w:rsid w:val="00ED25BE"/>
    <w:rsid w:val="00EE79E3"/>
    <w:rsid w:val="00EF517A"/>
    <w:rsid w:val="00EF6294"/>
    <w:rsid w:val="00EF7269"/>
    <w:rsid w:val="00F03737"/>
    <w:rsid w:val="00F0679B"/>
    <w:rsid w:val="00F10538"/>
    <w:rsid w:val="00F24B85"/>
    <w:rsid w:val="00F25C7A"/>
    <w:rsid w:val="00F26FF1"/>
    <w:rsid w:val="00F31854"/>
    <w:rsid w:val="00F366FD"/>
    <w:rsid w:val="00F42C91"/>
    <w:rsid w:val="00F45DDF"/>
    <w:rsid w:val="00F53CEA"/>
    <w:rsid w:val="00F6137C"/>
    <w:rsid w:val="00F675A9"/>
    <w:rsid w:val="00F67A8F"/>
    <w:rsid w:val="00F67CDF"/>
    <w:rsid w:val="00F94111"/>
    <w:rsid w:val="00FA30F7"/>
    <w:rsid w:val="00FB0DF0"/>
    <w:rsid w:val="00FB4AAC"/>
    <w:rsid w:val="00FC032C"/>
    <w:rsid w:val="00FC06D0"/>
    <w:rsid w:val="00FC16AF"/>
    <w:rsid w:val="00FD0179"/>
    <w:rsid w:val="00FD570D"/>
    <w:rsid w:val="00FE3438"/>
    <w:rsid w:val="00FE34E9"/>
    <w:rsid w:val="00FE65AF"/>
    <w:rsid w:val="00FE7640"/>
    <w:rsid w:val="00FF15E2"/>
    <w:rsid w:val="00FF6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7E7E112E"/>
  <w15:chartTrackingRefBased/>
  <w15:docId w15:val="{68EC760D-1C9D-4482-BCBD-64B293FE04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1018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B3D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3D8A"/>
  </w:style>
  <w:style w:type="paragraph" w:styleId="Footer">
    <w:name w:val="footer"/>
    <w:basedOn w:val="Normal"/>
    <w:link w:val="FooterChar"/>
    <w:uiPriority w:val="99"/>
    <w:unhideWhenUsed/>
    <w:rsid w:val="002B3D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3D8A"/>
  </w:style>
  <w:style w:type="character" w:styleId="Hyperlink">
    <w:name w:val="Hyperlink"/>
    <w:basedOn w:val="DefaultParagraphFont"/>
    <w:uiPriority w:val="99"/>
    <w:unhideWhenUsed/>
    <w:rsid w:val="003E7CBB"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AA03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08262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4477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477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4477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4772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E05BB9"/>
    <w:rPr>
      <w:color w:val="954F72" w:themeColor="followedHyperlink"/>
      <w:u w:val="single"/>
    </w:rPr>
  </w:style>
  <w:style w:type="character" w:customStyle="1" w:styleId="docsum-authors">
    <w:name w:val="docsum-authors"/>
    <w:basedOn w:val="DefaultParagraphFont"/>
    <w:rsid w:val="00C5776A"/>
  </w:style>
  <w:style w:type="character" w:customStyle="1" w:styleId="docsum-journal-citation">
    <w:name w:val="docsum-journal-citation"/>
    <w:basedOn w:val="DefaultParagraphFont"/>
    <w:rsid w:val="00C5776A"/>
  </w:style>
  <w:style w:type="paragraph" w:styleId="CommentText">
    <w:name w:val="annotation text"/>
    <w:basedOn w:val="Normal"/>
    <w:link w:val="CommentTextChar"/>
    <w:uiPriority w:val="99"/>
    <w:unhideWhenUsed/>
    <w:rsid w:val="00BF7B13"/>
    <w:pPr>
      <w:spacing w:after="60" w:line="240" w:lineRule="auto"/>
      <w:jc w:val="both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F7B13"/>
    <w:rPr>
      <w:sz w:val="20"/>
      <w:szCs w:val="20"/>
      <w:lang w:val="en-GB"/>
    </w:rPr>
  </w:style>
  <w:style w:type="paragraph" w:customStyle="1" w:styleId="Body">
    <w:name w:val="Body"/>
    <w:link w:val="BodyChar"/>
    <w:rsid w:val="00BF7B1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val="en-GB" w:eastAsia="en-GB"/>
    </w:rPr>
  </w:style>
  <w:style w:type="character" w:customStyle="1" w:styleId="BodyChar">
    <w:name w:val="Body Char"/>
    <w:basedOn w:val="DefaultParagraphFont"/>
    <w:link w:val="Body"/>
    <w:rsid w:val="00BF7B13"/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26319F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319F"/>
    <w:pPr>
      <w:spacing w:after="160"/>
      <w:jc w:val="left"/>
    </w:pPr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319F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6C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6C81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02A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mark7gw5u0llg">
    <w:name w:val="mark7gw5u0llg"/>
    <w:basedOn w:val="DefaultParagraphFont"/>
    <w:rsid w:val="00A02ADF"/>
  </w:style>
  <w:style w:type="character" w:customStyle="1" w:styleId="Heading1Char">
    <w:name w:val="Heading 1 Char"/>
    <w:basedOn w:val="DefaultParagraphFont"/>
    <w:link w:val="Heading1"/>
    <w:uiPriority w:val="9"/>
    <w:rsid w:val="00810187"/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character" w:customStyle="1" w:styleId="fm-vol-iss-date">
    <w:name w:val="fm-vol-iss-date"/>
    <w:basedOn w:val="DefaultParagraphFont"/>
    <w:rsid w:val="00810187"/>
  </w:style>
  <w:style w:type="character" w:customStyle="1" w:styleId="doi">
    <w:name w:val="doi"/>
    <w:basedOn w:val="DefaultParagraphFont"/>
    <w:rsid w:val="00810187"/>
  </w:style>
  <w:style w:type="character" w:customStyle="1" w:styleId="fm-citation-ids-label">
    <w:name w:val="fm-citation-ids-label"/>
    <w:basedOn w:val="DefaultParagraphFont"/>
    <w:rsid w:val="00810187"/>
  </w:style>
  <w:style w:type="character" w:customStyle="1" w:styleId="al-author-name">
    <w:name w:val="al-author-name"/>
    <w:basedOn w:val="DefaultParagraphFont"/>
    <w:rsid w:val="00B731DC"/>
  </w:style>
  <w:style w:type="character" w:customStyle="1" w:styleId="delimiter">
    <w:name w:val="delimiter"/>
    <w:basedOn w:val="DefaultParagraphFont"/>
    <w:rsid w:val="00B731DC"/>
  </w:style>
  <w:style w:type="character" w:customStyle="1" w:styleId="al-author-name-more">
    <w:name w:val="al-author-name-more"/>
    <w:basedOn w:val="DefaultParagraphFont"/>
    <w:rsid w:val="00B731DC"/>
  </w:style>
  <w:style w:type="character" w:styleId="Emphasis">
    <w:name w:val="Emphasis"/>
    <w:basedOn w:val="DefaultParagraphFont"/>
    <w:uiPriority w:val="20"/>
    <w:qFormat/>
    <w:rsid w:val="00B731D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63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30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64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8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10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481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0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202838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460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7160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2046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9831508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66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7542507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162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4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870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92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122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675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0382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92353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6180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10676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48597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80371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4149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0112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576315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8117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04043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76010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15668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16373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95172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4682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443801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29637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93113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604076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06339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688133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28616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95080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14999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790696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0372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86756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891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091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980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6993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987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61633120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04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3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3633782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04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513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5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blog.bham.ac.uk/intellimic/g-landini-software/colour-deconvolution-2/" TargetMode="External"/><Relationship Id="rId5" Type="http://schemas.openxmlformats.org/officeDocument/2006/relationships/styles" Target="styles.xml"/><Relationship Id="rId10" Type="http://schemas.openxmlformats.org/officeDocument/2006/relationships/hyperlink" Target="mailto:ahainsworth@sgul.ac.uk" TargetMode="Externa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46BAA9560F43249AE06819FE4E736E5" ma:contentTypeVersion="14" ma:contentTypeDescription="Create a new document." ma:contentTypeScope="" ma:versionID="ce27142590a75db03d1ed84c4481543e">
  <xsd:schema xmlns:xsd="http://www.w3.org/2001/XMLSchema" xmlns:xs="http://www.w3.org/2001/XMLSchema" xmlns:p="http://schemas.microsoft.com/office/2006/metadata/properties" xmlns:ns3="bf7fb748-46f6-433c-b77e-30cb26cf2287" xmlns:ns4="de77539d-0db0-45f6-8419-5c7b7de557b6" targetNamespace="http://schemas.microsoft.com/office/2006/metadata/properties" ma:root="true" ma:fieldsID="dd4a3966692130f69fd811fb5477eeb5" ns3:_="" ns4:_="">
    <xsd:import namespace="bf7fb748-46f6-433c-b77e-30cb26cf2287"/>
    <xsd:import namespace="de77539d-0db0-45f6-8419-5c7b7de557b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7fb748-46f6-433c-b77e-30cb26cf228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77539d-0db0-45f6-8419-5c7b7de557b6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1A4EEB-3A7C-4EFE-A890-648742957A8B}">
  <ds:schemaRefs>
    <ds:schemaRef ds:uri="http://purl.org/dc/dcmitype/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2006/documentManagement/types"/>
    <ds:schemaRef ds:uri="http://schemas.microsoft.com/office/2006/metadata/properties"/>
    <ds:schemaRef ds:uri="bf7fb748-46f6-433c-b77e-30cb26cf2287"/>
    <ds:schemaRef ds:uri="http://schemas.microsoft.com/office/infopath/2007/PartnerControls"/>
    <ds:schemaRef ds:uri="de77539d-0db0-45f6-8419-5c7b7de557b6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90DF6BEB-F37A-4DEF-B02A-9E5B35D0A88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7fb748-46f6-433c-b77e-30cb26cf2287"/>
    <ds:schemaRef ds:uri="de77539d-0db0-45f6-8419-5c7b7de557b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35F995D-9ACE-4213-8286-A36613A556C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497F3A5-6D3C-466C-92DF-8C4F0B5C2D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8</Pages>
  <Words>8736</Words>
  <Characters>49796</Characters>
  <Application>Microsoft Office Word</Application>
  <DocSecurity>0</DocSecurity>
  <Lines>414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58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tticus Hainsworth</dc:creator>
  <cp:keywords/>
  <dc:description/>
  <cp:lastModifiedBy>Atticus Hainsworth</cp:lastModifiedBy>
  <cp:revision>3</cp:revision>
  <cp:lastPrinted>2021-08-03T16:12:00Z</cp:lastPrinted>
  <dcterms:created xsi:type="dcterms:W3CDTF">2021-12-09T09:49:00Z</dcterms:created>
  <dcterms:modified xsi:type="dcterms:W3CDTF">2021-12-09T0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46BAA9560F43249AE06819FE4E736E5</vt:lpwstr>
  </property>
</Properties>
</file>